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C2B358" w14:textId="77777777" w:rsidR="006A615F" w:rsidRPr="00613065" w:rsidRDefault="006A615F" w:rsidP="006A615F">
      <w:pPr>
        <w:pStyle w:val="Title"/>
        <w:spacing w:after="0" w:line="480" w:lineRule="auto"/>
      </w:pPr>
      <w:r w:rsidRPr="00613065">
        <w:t xml:space="preserve">Yeast-based high-throughput screens to identify novel compounds active against </w:t>
      </w:r>
      <w:proofErr w:type="spellStart"/>
      <w:r w:rsidRPr="00613065">
        <w:rPr>
          <w:i/>
        </w:rPr>
        <w:t>Brugia</w:t>
      </w:r>
      <w:proofErr w:type="spellEnd"/>
      <w:r w:rsidRPr="00613065">
        <w:rPr>
          <w:i/>
        </w:rPr>
        <w:t xml:space="preserve"> </w:t>
      </w:r>
      <w:proofErr w:type="spellStart"/>
      <w:r w:rsidRPr="00613065">
        <w:rPr>
          <w:i/>
        </w:rPr>
        <w:t>malayi</w:t>
      </w:r>
      <w:proofErr w:type="spellEnd"/>
      <w:r w:rsidRPr="00613065">
        <w:t xml:space="preserve"> </w:t>
      </w:r>
    </w:p>
    <w:p w14:paraId="7F67086A" w14:textId="77777777" w:rsidR="006A615F" w:rsidRPr="00613065" w:rsidRDefault="006A615F" w:rsidP="006A615F">
      <w:pPr>
        <w:spacing w:after="0" w:line="480" w:lineRule="auto"/>
        <w:jc w:val="both"/>
        <w:rPr>
          <w:sz w:val="24"/>
          <w:szCs w:val="24"/>
        </w:rPr>
      </w:pPr>
      <w:r w:rsidRPr="00613065">
        <w:rPr>
          <w:sz w:val="24"/>
          <w:szCs w:val="24"/>
        </w:rPr>
        <w:t>Elizabeth Bilsland</w:t>
      </w:r>
      <w:r w:rsidRPr="00613065">
        <w:rPr>
          <w:sz w:val="24"/>
          <w:szCs w:val="24"/>
          <w:vertAlign w:val="superscript"/>
        </w:rPr>
        <w:t>1</w:t>
      </w:r>
      <w:proofErr w:type="gramStart"/>
      <w:r w:rsidRPr="00613065">
        <w:rPr>
          <w:sz w:val="24"/>
          <w:szCs w:val="24"/>
          <w:vertAlign w:val="superscript"/>
        </w:rPr>
        <w:t>,2</w:t>
      </w:r>
      <w:proofErr w:type="gramEnd"/>
      <w:r w:rsidRPr="00613065">
        <w:rPr>
          <w:sz w:val="24"/>
          <w:szCs w:val="24"/>
        </w:rPr>
        <w:t>, Daniel M. Bean</w:t>
      </w:r>
      <w:r w:rsidRPr="00613065">
        <w:rPr>
          <w:sz w:val="24"/>
          <w:szCs w:val="24"/>
          <w:vertAlign w:val="superscript"/>
        </w:rPr>
        <w:t>1</w:t>
      </w:r>
      <w:r w:rsidRPr="00613065">
        <w:rPr>
          <w:sz w:val="24"/>
          <w:szCs w:val="24"/>
        </w:rPr>
        <w:t>, Eileen Devaney</w:t>
      </w:r>
      <w:r w:rsidRPr="00613065">
        <w:rPr>
          <w:sz w:val="24"/>
          <w:szCs w:val="24"/>
          <w:vertAlign w:val="superscript"/>
        </w:rPr>
        <w:t>3</w:t>
      </w:r>
      <w:r w:rsidRPr="00613065">
        <w:rPr>
          <w:sz w:val="24"/>
          <w:szCs w:val="24"/>
        </w:rPr>
        <w:t>, Stephen G. Oliver</w:t>
      </w:r>
      <w:r w:rsidRPr="00613065">
        <w:rPr>
          <w:sz w:val="24"/>
          <w:szCs w:val="24"/>
          <w:vertAlign w:val="superscript"/>
        </w:rPr>
        <w:t>1</w:t>
      </w:r>
    </w:p>
    <w:p w14:paraId="2EBAB55B" w14:textId="77777777" w:rsidR="006A615F" w:rsidRPr="00613065" w:rsidRDefault="006A615F" w:rsidP="006A615F">
      <w:pPr>
        <w:spacing w:after="0" w:line="480" w:lineRule="auto"/>
        <w:jc w:val="both"/>
        <w:rPr>
          <w:sz w:val="24"/>
          <w:szCs w:val="24"/>
        </w:rPr>
      </w:pPr>
    </w:p>
    <w:p w14:paraId="4BCC3ECC" w14:textId="77777777" w:rsidR="006A615F" w:rsidRPr="00613065" w:rsidRDefault="006A615F" w:rsidP="006A615F">
      <w:pPr>
        <w:spacing w:after="0" w:line="480" w:lineRule="auto"/>
        <w:jc w:val="both"/>
        <w:rPr>
          <w:sz w:val="24"/>
          <w:szCs w:val="24"/>
        </w:rPr>
      </w:pPr>
      <w:r w:rsidRPr="00613065">
        <w:rPr>
          <w:sz w:val="24"/>
          <w:szCs w:val="24"/>
        </w:rPr>
        <w:t>1.</w:t>
      </w:r>
      <w:r w:rsidRPr="00613065">
        <w:rPr>
          <w:sz w:val="24"/>
          <w:szCs w:val="24"/>
        </w:rPr>
        <w:tab/>
        <w:t>Department of Biochemistry, University of Cambridge, Cambridge, UK</w:t>
      </w:r>
    </w:p>
    <w:p w14:paraId="7591F0AC" w14:textId="77777777" w:rsidR="006A615F" w:rsidRPr="00613065" w:rsidRDefault="006A615F" w:rsidP="006A615F">
      <w:pPr>
        <w:spacing w:after="0" w:line="480" w:lineRule="auto"/>
        <w:jc w:val="both"/>
        <w:rPr>
          <w:sz w:val="24"/>
          <w:szCs w:val="24"/>
        </w:rPr>
      </w:pPr>
      <w:r w:rsidRPr="00613065">
        <w:rPr>
          <w:sz w:val="24"/>
          <w:szCs w:val="24"/>
        </w:rPr>
        <w:t xml:space="preserve">2. </w:t>
      </w:r>
      <w:r w:rsidRPr="00613065">
        <w:rPr>
          <w:sz w:val="24"/>
          <w:szCs w:val="24"/>
        </w:rPr>
        <w:tab/>
        <w:t>Department of Structural and Functional Biology, Institute of Biology, UNICAMP, Campinas –SP, Brazil</w:t>
      </w:r>
    </w:p>
    <w:p w14:paraId="7ACAEB25" w14:textId="77777777" w:rsidR="006A615F" w:rsidRPr="00613065" w:rsidRDefault="006A615F" w:rsidP="006A615F">
      <w:pPr>
        <w:spacing w:after="0" w:line="480" w:lineRule="auto"/>
        <w:jc w:val="both"/>
        <w:rPr>
          <w:sz w:val="24"/>
          <w:szCs w:val="24"/>
        </w:rPr>
      </w:pPr>
      <w:r w:rsidRPr="00613065">
        <w:rPr>
          <w:sz w:val="24"/>
          <w:szCs w:val="24"/>
        </w:rPr>
        <w:t>3</w:t>
      </w:r>
      <w:r w:rsidRPr="00613065">
        <w:t xml:space="preserve">. </w:t>
      </w:r>
      <w:r w:rsidRPr="00613065">
        <w:tab/>
      </w:r>
      <w:r w:rsidRPr="00613065">
        <w:rPr>
          <w:sz w:val="24"/>
          <w:szCs w:val="24"/>
        </w:rPr>
        <w:t>Institute of Biodiversity, Animal Health and Comparative Medicine, University of Glasgow, Glasgow, UK</w:t>
      </w:r>
    </w:p>
    <w:p w14:paraId="55ABE399" w14:textId="77777777" w:rsidR="00D004F1" w:rsidRPr="00613065" w:rsidRDefault="00D004F1"/>
    <w:p w14:paraId="3E4759D8" w14:textId="49F9B4BC" w:rsidR="000D0208" w:rsidRDefault="001C755D" w:rsidP="000D0208">
      <w:pPr>
        <w:pStyle w:val="Heading1"/>
        <w:rPr>
          <w:i/>
        </w:rPr>
      </w:pPr>
      <w:r>
        <w:t xml:space="preserve">1. </w:t>
      </w:r>
      <w:r w:rsidR="000D0208">
        <w:t xml:space="preserve">Synthetic Genes with codon usage optimized for expression in </w:t>
      </w:r>
      <w:r w:rsidR="000D0208" w:rsidRPr="000D0208">
        <w:rPr>
          <w:i/>
        </w:rPr>
        <w:t xml:space="preserve">Saccharomyces </w:t>
      </w:r>
      <w:proofErr w:type="spellStart"/>
      <w:r w:rsidR="000D0208" w:rsidRPr="000D0208">
        <w:rPr>
          <w:i/>
        </w:rPr>
        <w:t>cerevisiae</w:t>
      </w:r>
      <w:proofErr w:type="spellEnd"/>
    </w:p>
    <w:p w14:paraId="524E9792" w14:textId="77777777" w:rsidR="007A6B24" w:rsidRDefault="007A6B24" w:rsidP="007A6B24"/>
    <w:p w14:paraId="2C19AFA8" w14:textId="77777777" w:rsidR="007A6B24" w:rsidRPr="007A6B24" w:rsidRDefault="007A6B24" w:rsidP="007A6B24">
      <w:r>
        <w:t xml:space="preserve">Synthetic coding region of each gene flanked by </w:t>
      </w:r>
      <w:proofErr w:type="spellStart"/>
      <w:r w:rsidRPr="007A6B24">
        <w:rPr>
          <w:i/>
        </w:rPr>
        <w:t>BamHI</w:t>
      </w:r>
      <w:proofErr w:type="spellEnd"/>
      <w:r>
        <w:t xml:space="preserve"> and </w:t>
      </w:r>
      <w:proofErr w:type="spellStart"/>
      <w:r w:rsidRPr="007A6B24">
        <w:rPr>
          <w:i/>
        </w:rPr>
        <w:t>PstI</w:t>
      </w:r>
      <w:proofErr w:type="spellEnd"/>
      <w:r w:rsidRPr="007A6B24">
        <w:rPr>
          <w:i/>
        </w:rPr>
        <w:t xml:space="preserve"> </w:t>
      </w:r>
      <w:r>
        <w:t>restriction sites (highlighted in yellow).</w:t>
      </w:r>
    </w:p>
    <w:p w14:paraId="70747DEB" w14:textId="77777777" w:rsidR="000D0208" w:rsidRDefault="000D0208" w:rsidP="000D0208"/>
    <w:p w14:paraId="400FA1EC" w14:textId="77777777" w:rsidR="000D0208" w:rsidRPr="00D43FE2" w:rsidRDefault="000D0208" w:rsidP="007A6B24">
      <w:pPr>
        <w:pStyle w:val="Heading2"/>
        <w:spacing w:line="240" w:lineRule="auto"/>
        <w:rPr>
          <w:i/>
        </w:rPr>
      </w:pPr>
      <w:r>
        <w:t xml:space="preserve">Synthetic </w:t>
      </w:r>
      <w:proofErr w:type="spellStart"/>
      <w:r w:rsidRPr="00D43FE2">
        <w:rPr>
          <w:i/>
        </w:rPr>
        <w:t>HsMVD</w:t>
      </w:r>
      <w:proofErr w:type="spellEnd"/>
    </w:p>
    <w:p w14:paraId="32C3B6D3" w14:textId="77777777" w:rsidR="000D0208" w:rsidRDefault="000D0208" w:rsidP="007A6B24">
      <w:pPr>
        <w:spacing w:line="240" w:lineRule="auto"/>
      </w:pPr>
    </w:p>
    <w:p w14:paraId="19497932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  <w:highlight w:val="yellow"/>
        </w:rPr>
        <w:t>GGATCC</w:t>
      </w:r>
      <w:r w:rsidRPr="00D43FE2">
        <w:rPr>
          <w:rFonts w:ascii="Courier" w:hAnsi="Courier"/>
          <w:sz w:val="16"/>
        </w:rPr>
        <w:t>ATGGCTTCTGAAAAACCATTG</w:t>
      </w:r>
    </w:p>
    <w:p w14:paraId="32BB4403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CTGCTGTTACTTGTACTGCTCCAGTTAATATTGCCGTTATTAAGTACTGGGGTAAGAGAGATGAAGAATTGGTTTTGC</w:t>
      </w:r>
    </w:p>
    <w:p w14:paraId="552D008E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AATCAACTCCTCTTTGTCTGTTACCTTGCATCAAGACCAATTGAAAACTACTACCACCGCCGTTATTTCTAAGGATTT</w:t>
      </w:r>
    </w:p>
    <w:p w14:paraId="3A7B1CC8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ACCGAAGATAGAATCTGGTTGAACGGTAGAGAAGAAGATGTTGGTCAACCTAGATTGCAAGCCTGTTTGAGAGAAATT</w:t>
      </w:r>
    </w:p>
    <w:p w14:paraId="200BEC4A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GATGCTTGGCTAGAAAGAGAAGAAACTCCAGAGATGGTGATCCATTGCCATCTTCATTGTCTTGTAAAGTTCATGTTG</w:t>
      </w:r>
    </w:p>
    <w:p w14:paraId="04749F3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lastRenderedPageBreak/>
        <w:t>CCTCCGTCAACAATTTTCCAACTGCTGCTGGTTTGGCTTCTTCAGCAGCTGGTTATGCTTGTTTAGCTTATACTTTGGC</w:t>
      </w:r>
    </w:p>
    <w:p w14:paraId="090D9E2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GAGTCTACGGTGTTGAATCCGATTTGTCTGAAGTTGCTAGAAGAGGTTCTGGTTCAGCTTGTAGATCATTATACGGT</w:t>
      </w:r>
    </w:p>
    <w:p w14:paraId="6A794ACE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GTTTTGTCGAATGGCAAATGGGTGAACAAGCTGATGGTAAAGATTCCATTGCTAGACAAGTTGCTCCAGAATCTCATT</w:t>
      </w:r>
    </w:p>
    <w:p w14:paraId="4A37BEB7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GCCAGAATTGAGAGTTTTGATTTTGGTTGTTTCCGCCGAAAAGAAGTTGACTGGTTCTACTGTTGGTATGAGAGCTTC</w:t>
      </w:r>
    </w:p>
    <w:p w14:paraId="579C525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TTGAAACATCTCCTTTGTTGAGATTCAGAGCCGAATCTGTTGTTCCAGCTAGAATGGCTGAAATGGCTAGATGTATT</w:t>
      </w:r>
    </w:p>
    <w:p w14:paraId="230EAD1E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GAGAAAGAGACTTCCCATCTTTCGCTCAATTGACTATGAAGGACTCCAATCAATTCCATGCTACTTGTTTGGATACCT</w:t>
      </w:r>
    </w:p>
    <w:p w14:paraId="05141A83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CCACCAATTTCTTACTTGAACGCTATTTCTTGGAGAATCATCCATTTGGTCCATAGATTCAATGCTCATCATGGTGA</w:t>
      </w:r>
    </w:p>
    <w:p w14:paraId="6F49D96C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CCAAGGTTGCTTACACTTTTGATGCTGGTCCAAACGCTGTTATTTTCACTTTGGATGATACCGTTGCTGAATTTGTT</w:t>
      </w:r>
    </w:p>
    <w:p w14:paraId="7F26E92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CAGCTGTTTGGCATGGTTTTCCACCAGGTTCTAACGGTGATACTTTTTTGAAGGGTTTACAAGTTAGACCAGCTCCAT</w:t>
      </w:r>
    </w:p>
    <w:p w14:paraId="12CBBD83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TCTGCTGAATTGCAAGCTGCTTTAGCTATGGAACCTACTCCAGGTGGTGTTAAGTATATTATCGTTACTCAAGTTGG</w:t>
      </w:r>
    </w:p>
    <w:p w14:paraId="2D32088F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CAGGTCCACAAATTTTAGATGATCCATGTGCTCATTTGTTGGGTCCAGATGGTTTGCCAAAACCTGCTGCTTAATGA</w:t>
      </w:r>
    </w:p>
    <w:p w14:paraId="737F11BD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  <w:highlight w:val="yellow"/>
        </w:rPr>
        <w:t>CTGCAG</w:t>
      </w:r>
    </w:p>
    <w:p w14:paraId="6CD87DE9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48635665" w14:textId="77777777" w:rsidR="000D0208" w:rsidRPr="000D0208" w:rsidRDefault="000D0208" w:rsidP="007A6B24">
      <w:pPr>
        <w:pStyle w:val="Heading2"/>
        <w:spacing w:line="240" w:lineRule="auto"/>
      </w:pPr>
      <w:r w:rsidRPr="00D43FE2">
        <w:t xml:space="preserve">Synthetic </w:t>
      </w:r>
      <w:proofErr w:type="spellStart"/>
      <w:r w:rsidRPr="00D43FE2">
        <w:rPr>
          <w:i/>
        </w:rPr>
        <w:t>BmMVD</w:t>
      </w:r>
      <w:proofErr w:type="spellEnd"/>
    </w:p>
    <w:p w14:paraId="25F6392F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71FC8767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  <w:highlight w:val="yellow"/>
        </w:rPr>
        <w:t>GGATCC</w:t>
      </w:r>
      <w:r w:rsidRPr="00D43FE2">
        <w:rPr>
          <w:rFonts w:ascii="Courier" w:hAnsi="Courier"/>
          <w:sz w:val="16"/>
        </w:rPr>
        <w:t>ATGTCTAGTAACGATGGTTCTTCTGAT</w:t>
      </w:r>
    </w:p>
    <w:p w14:paraId="7FE3779F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GAGTCAGAGAAGTTAAGGTTATTGCCCCAATCAATATCGCCTTGGTTAAGTATTGGGGTAAGAGAAACGAAGATTTGA</w:t>
      </w:r>
    </w:p>
    <w:p w14:paraId="5470FCAE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TTGCCATTGAACGATTCCATTTCTTTGTCCATCAACGATATGTGTGCTAAGACCAGAGTTAGAATTGGTGCTTCTGT</w:t>
      </w:r>
    </w:p>
    <w:p w14:paraId="0D9A8B0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AGAAGGACTCCGTTTCTATTAACGGTTCTAACGTCTGCTTGTCTAAACATCCAGGTTTCTTGAGATGCTTCAAAGAA</w:t>
      </w:r>
    </w:p>
    <w:p w14:paraId="7CD49A5A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TCAGAAGATTGATCAGAAAGAGATCCATCATTTCTGAAACCGCTGGTAAATCCGAAAAGCACGATTACTTTTCCAAGT</w:t>
      </w:r>
    </w:p>
    <w:p w14:paraId="033276D8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GAAGTCGTCAGTGAAACTAACTTTCCAATTGAAGCTGGTTTGGCTTCTTCTGCTGCTGGTTTTGCTGCTATTGCTTA</w:t>
      </w:r>
    </w:p>
    <w:p w14:paraId="4205F198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GTTTGGGTCAAATCTACCAATTGAACATCTCCGATATTATCAGAGTTGCCAGAATGGGTAAACATGCTGTTGCTATC</w:t>
      </w:r>
    </w:p>
    <w:p w14:paraId="791225B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TTATCTTGAAGTGCTCTCAAAACGAATTGAGATTGGACAACTATTCCGGTTCTGGTTCTGCTTGTAGATCTATTTTGT</w:t>
      </w:r>
    </w:p>
    <w:p w14:paraId="483ECC7B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TGGTTTGGTTCATTGGAAAGCTGGTACTGCTGAAGATGGTACTGATTGCATTTGTGAAACTGTTTTCCCAGAAGATTA</w:t>
      </w:r>
    </w:p>
    <w:p w14:paraId="2C37583C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TGGCCAACTTTGAGATCCTTGATTTTGGTTACTTCCCACGGTACTAAGAAAGTCTCTTCTTCTAATGGTATGCAATCC</w:t>
      </w:r>
    </w:p>
    <w:p w14:paraId="6240CF8F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CCGTTAAGACCTCTAAGTTGTTGCAAGCTAGAATGGATATTGTCCCAGAACAAATCACCAAGTTGAGAAACGCTTTCA</w:t>
      </w:r>
    </w:p>
    <w:p w14:paraId="6B679204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GACAGAAACTTCGAACAATTGGCCAAGGTTATCATGTCTGATTCTGGTCAATTGCATGCTTTGTGTATGGATACAAT</w:t>
      </w:r>
    </w:p>
    <w:p w14:paraId="7F5980F6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CCATCCTTGAGATACTTGAACGATAACTCTTGGTACTTGATGCAATTGATCCATGCTTTGAACAGACATTGCAAGGAT</w:t>
      </w:r>
    </w:p>
    <w:p w14:paraId="27B55195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CAAAGGTTGCTTACACTTTTGATGCTGGTCCAAACTGTTGTTTGTTCTTGGAATCTGTTAACGTCCCATTGATATTGG</w:t>
      </w:r>
    </w:p>
    <w:p w14:paraId="7207907A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TGCTGTTAACAAATACTGCAAATTGAGATCCGACTTGATTGAAAGAGTTGCTAAATACCCAGCTGCTTTCGAATACGG</w:t>
      </w:r>
    </w:p>
    <w:p w14:paraId="273E7FE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ATTTGAGATCTTTGGTTGAAGAAGAACAAAAGAACTTGGTCTTGTTCGAATCCATTGACGGTCAAGAAAACTCCGAA</w:t>
      </w:r>
    </w:p>
    <w:p w14:paraId="23BC690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TTGAACCATTGGATGGTGTTGTTAACGACATCTTCTTTTCTTGTGTTGGTGTTGGTCCATTCTTGGCTGAATCTAGAT</w:t>
      </w:r>
    </w:p>
    <w:p w14:paraId="0E16E5CD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ATGA</w:t>
      </w:r>
      <w:r w:rsidRPr="006A7802">
        <w:rPr>
          <w:rFonts w:ascii="Courier" w:hAnsi="Courier"/>
          <w:sz w:val="16"/>
          <w:highlight w:val="yellow"/>
        </w:rPr>
        <w:t>CTGCAG</w:t>
      </w:r>
    </w:p>
    <w:p w14:paraId="1F7AA74A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3F70961A" w14:textId="77777777" w:rsidR="000D0208" w:rsidRPr="000D0208" w:rsidRDefault="000D0208" w:rsidP="007A6B24">
      <w:pPr>
        <w:pStyle w:val="Heading2"/>
        <w:spacing w:line="240" w:lineRule="auto"/>
        <w:rPr>
          <w:i/>
        </w:rPr>
      </w:pPr>
      <w:r w:rsidRPr="00D43FE2">
        <w:t xml:space="preserve">Synthetic </w:t>
      </w:r>
      <w:r w:rsidRPr="00D43FE2">
        <w:rPr>
          <w:i/>
        </w:rPr>
        <w:t>HsKRS1</w:t>
      </w:r>
    </w:p>
    <w:p w14:paraId="5D3B4394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459C6054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  <w:highlight w:val="yellow"/>
        </w:rPr>
        <w:t>GGATCC</w:t>
      </w:r>
      <w:r w:rsidRPr="00D43FE2">
        <w:rPr>
          <w:rFonts w:ascii="Courier" w:hAnsi="Courier"/>
          <w:sz w:val="16"/>
        </w:rPr>
        <w:t>ATGTTGACTCAAGCTGCTGTTAGATTG</w:t>
      </w:r>
    </w:p>
    <w:p w14:paraId="1B284F02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TTAGAGGTTCTTTGAGAAAAACCTCTTGGGCTGAATGGGGTCATAGAGAATTGAGATTGGGTCAATTGGCTCCTTTTA</w:t>
      </w:r>
    </w:p>
    <w:p w14:paraId="746BC70E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TGCTCCACATAAGGATAAGTCTTTCTCAGACCAAAGATCTGAATTGAAGAGAAGATTGAAGGCCGAAAAGAAGGTTGC</w:t>
      </w:r>
    </w:p>
    <w:p w14:paraId="65C0614A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AAAAAGAAGCCAAGCAAAAAGAATTGTCCGAAAAGCAATTGTCTCAAGCTACTGCTGCTGCTACTAATCATACAACT</w:t>
      </w:r>
    </w:p>
    <w:p w14:paraId="206141CE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TAATGGTGTTGGTCCAGAAGAAGAATCCGTTGACCCAAATCAATATTACAAGATCAGATCCCAAGCCATCCACCAAT</w:t>
      </w:r>
    </w:p>
    <w:p w14:paraId="4E264138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AAAGTTAATGGTGAAGATCCATACCCACACAAGTTCCACGTTGATATTTCTTTGACCGACTTCATCCAAAAGTACTC</w:t>
      </w:r>
    </w:p>
    <w:p w14:paraId="2CA0E2D4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ACTTGCAACCAGGTGATCATTTGACTGATATTACCTTGAAAGTTGCCGGTAGAATCCATGCTAAAAGAGCTTCAGGT</w:t>
      </w:r>
    </w:p>
    <w:p w14:paraId="332A9E8E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GTAAGTTGATCTTCTACGATTTGAGAGGTGAAGGTGTTAAGTTGCAAGTTATGGCTAACTCCAGAAACTACAAGTCTG</w:t>
      </w:r>
    </w:p>
    <w:p w14:paraId="051188A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AGAAGAATTTATCCACATCAACAACAAGTTGAGAAGAGGTGATATCATCGGTGTACAAGGTAATCCAGGTAAAACTAA</w:t>
      </w:r>
    </w:p>
    <w:p w14:paraId="0CB33034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AGGGTGAATTGTCCATTATCCCATACGAAATCACTTTGTTGTCTCCATGCTTGCATATGTTGCCACACTTGCATTTT</w:t>
      </w:r>
    </w:p>
    <w:p w14:paraId="514CF8B5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GTTTGAAGGACAAAGAAACCAGATACAGACAAAGATACTTGGACTTGATCTTGAACGACTTCGTCAGACAAAAGTTCA</w:t>
      </w:r>
    </w:p>
    <w:p w14:paraId="10EE0BFA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ATCAGATCCAAGATCATCACCTACATTAGATCTTTCTTGGACGAATTGGGTTTCTTGGAAATTGAAACCCCAATGAT</w:t>
      </w:r>
    </w:p>
    <w:p w14:paraId="174E2F98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ACATCATTCCAGGTGGTGCTGTTGCTAAACCATTCATTACTTACCACAACGAATTGGACATGAACTTGTACATGAGA</w:t>
      </w:r>
    </w:p>
    <w:p w14:paraId="2D848F6B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TCGCCCCAGAATTATACCACAAGATGTTGGTTGTTGGTGGTATCGATAGAGTTTACGAAATCGGTAGACAATTCAGAA</w:t>
      </w:r>
    </w:p>
    <w:p w14:paraId="517ED45C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CGAAGGTATCGATTTGACCCACAACCCAGAATTTACTACCTGCGAATTTTACATGGCTTACGCCGATTATCACGACTT</w:t>
      </w:r>
    </w:p>
    <w:p w14:paraId="09A5BB1F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TGGAAATTACCGAAAAGATGGTATCCGGTATGGTTAAGCACATTACTGGTTCTTACAAGGTTACCTATCATCCAGAT</w:t>
      </w:r>
    </w:p>
    <w:p w14:paraId="360844BE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GTCCTGAAGGTCAAGCCTATGATGTTGATTTTACTCCACCTTTTAGAAGAATCAACATGGTTGAAGAATTGGAAAAGG</w:t>
      </w:r>
    </w:p>
    <w:p w14:paraId="7641F48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CTTGGGTATGAAGTTGCCAGAAACAAACTTGTTCGAAACCGAAGAAACTAGAAAGATTTTGGACGATATTTGCGTTGC</w:t>
      </w:r>
    </w:p>
    <w:p w14:paraId="5B4DDDA4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AGGCTGTTGAATGTCCACCACCAAGAACTACTGCTAGATTATTGGATAAGTTGGTTGGTGAATTTTTGGAAGTTACC</w:t>
      </w:r>
    </w:p>
    <w:p w14:paraId="553CC24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CATTAACCCAACCTTCATTTGTGATCATCCACAAATCATGTCTCCATTGGCTAAATGGCACAGATCTAAAGAAGGTT</w:t>
      </w:r>
    </w:p>
    <w:p w14:paraId="16F5241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ACCGAAAGATTCGAATTATTCGTCATGAAGAAAGAAATCTGCAACGCCTACACCGAATTGAATGATCCAATGAGACA</w:t>
      </w:r>
    </w:p>
    <w:p w14:paraId="5577209C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AGACAATTATTCGAAGAACAAGCTAAAGCCAAAGCTGCTGGTGATGACGAAGCTATGTTTATTGACGAAAACTTCTGT</w:t>
      </w:r>
    </w:p>
    <w:p w14:paraId="562AE3BA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CCGCTTTGGAATATGGTTTGCCACCAACTGCTGGTTGGGGTATGGGTATTGACAGAGTTGCTATGTTCTTGACCGATT</w:t>
      </w:r>
    </w:p>
    <w:p w14:paraId="466F355B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CAACAACATCAAAGAAGTCTTGTTGTTCCCAGCTATGAAGCCTGAAGATAAGAAAGAAAACGTTGCTACTACCGACAC</w:t>
      </w:r>
    </w:p>
    <w:p w14:paraId="335EB548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TGGAATCTACTACTGTTGGTACTTCCGTCTGATGA</w:t>
      </w:r>
      <w:r w:rsidRPr="006A7802">
        <w:rPr>
          <w:rFonts w:ascii="Courier" w:hAnsi="Courier"/>
          <w:sz w:val="16"/>
          <w:highlight w:val="yellow"/>
        </w:rPr>
        <w:t>CTGCAG</w:t>
      </w:r>
    </w:p>
    <w:p w14:paraId="535D6119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4062E309" w14:textId="77777777" w:rsidR="000D0208" w:rsidRPr="000D0208" w:rsidRDefault="000D0208" w:rsidP="007A6B24">
      <w:pPr>
        <w:pStyle w:val="Heading2"/>
        <w:spacing w:line="240" w:lineRule="auto"/>
        <w:rPr>
          <w:i/>
        </w:rPr>
      </w:pPr>
      <w:r w:rsidRPr="00D43FE2">
        <w:t xml:space="preserve">Synthetic </w:t>
      </w:r>
      <w:r w:rsidRPr="00D43FE2">
        <w:rPr>
          <w:i/>
        </w:rPr>
        <w:t>BmKRS1</w:t>
      </w:r>
    </w:p>
    <w:p w14:paraId="2CAC99C7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7494220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  <w:highlight w:val="yellow"/>
        </w:rPr>
        <w:t>GGATCC</w:t>
      </w:r>
      <w:r w:rsidRPr="00D43FE2">
        <w:rPr>
          <w:rFonts w:ascii="Courier" w:hAnsi="Courier"/>
          <w:sz w:val="16"/>
        </w:rPr>
        <w:t>ATGATTGCCAACATCGTTAGAAGAGTT</w:t>
      </w:r>
    </w:p>
    <w:p w14:paraId="71EA9CB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AATTGGATTGTCACGCCGTTTCTAGATCTTTGTTGAGATACGTTAACGGTTCCTCTGTTACCCAAAAGAGATGTGAAT</w:t>
      </w:r>
    </w:p>
    <w:p w14:paraId="508A2205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TGAACAAAAGAGACAATTGAAGGCCCAACAAAAGTTGAAAGAAAAGGCCGAAAAAGAATTGCAAAGAGCTGCTGCTGC</w:t>
      </w:r>
    </w:p>
    <w:p w14:paraId="5E47ED0F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CAGCTGCTACTACTATGGAAAAAGGTAAGAGAGATGAAAAGATGGTTGATCCATCTGACCCACAAGAATACTTCAAG</w:t>
      </w:r>
    </w:p>
    <w:p w14:paraId="085E5116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GAGAACCACCTTGATCAACGAAAGAAGATCCAAAGGTATTAACCCATACCCACATAAGTTCCACGTTTCCATTTCTT</w:t>
      </w:r>
    </w:p>
    <w:p w14:paraId="25597D67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ACCGACTTCATCGAAAAGTACGATTCCTTGGAAAAGGACGTTATCTTGAACGACTCCATCCAAAGAAGAATCTTCTC</w:t>
      </w:r>
    </w:p>
    <w:p w14:paraId="752CAC0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AAGAGAGAATCTGGTGGTAAGTTGATTTTCTACGACTTGCATGGTGAAGGTACTAGATTGCAAGTTTTGGCTAATGCC</w:t>
      </w:r>
    </w:p>
    <w:p w14:paraId="4DD0CA62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GATTCCATTCTGGTGATGAATCTTTCGATTCATTGCACGACAGAATCAAGAGAGGTGATATTATTGGTGTCAATGGTT</w:t>
      </w:r>
    </w:p>
    <w:p w14:paraId="5DF0E7D8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CCCAGCTAGATCTAAATCTGGTGAATTGTCCATTATCCCAAGAGAAATCGTTCAATTGACTCCATGCTTGCATATGTT</w:t>
      </w:r>
    </w:p>
    <w:p w14:paraId="7DFB25E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CCACATACTCATTTCGGTTTGAAAAATCAAGAAACCAGATACAGAATGAGATACTTGGACTTGATCATGAACACCGAT</w:t>
      </w:r>
    </w:p>
    <w:p w14:paraId="26EAFAD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TCAAGAACAAGTTCGTTACTAGATCCAGAACCATTTCATTCTTGAGAAGATATTTGGACAACTTGGGTTTCTTGGAAG</w:t>
      </w:r>
    </w:p>
    <w:p w14:paraId="1FA61327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GAAACTCCAATGATGAACTTGATTGCTGGTGGTGCTACTGCTAAACCATTCATTACTCATCACAACGATTTGGACAT</w:t>
      </w:r>
    </w:p>
    <w:p w14:paraId="41397B1C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GACTTGTATTTGAGAGTTGCCCCAGAATTATACTTGAAGATGTTGGTTGTTGGTGGTATCGATAGAGTTTACGAAATC</w:t>
      </w:r>
    </w:p>
    <w:p w14:paraId="5534C70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GTAGAGTTTTCAGAAACGAAGGTATCGATCAAACCCACAATCCAGAATTTACCACCTGTGAATTTTACATGGCTTACG</w:t>
      </w:r>
    </w:p>
    <w:p w14:paraId="64C31F1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CGATTACGAAGATTTGATGAAGATTACCGAAGATATGTTGTCCAGATTGGTCTACTCTATCCATGGTACTTACAAGAT</w:t>
      </w:r>
    </w:p>
    <w:p w14:paraId="2C8BC7B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CAATACCATCCAAATGGTATCGGTGAAGAACCTGTTTACGAAGTTGACTTTACTCCACCATTCCAAAGAGTTGATATC</w:t>
      </w:r>
    </w:p>
    <w:p w14:paraId="097A5B1B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CGACGGTTTACAAGAAAAGTTGGGTGTTAAGTTTCCACCAGCTAACACTTTGGATACTGATGAAGCTAACAAGTTCT</w:t>
      </w:r>
    </w:p>
    <w:p w14:paraId="3605CC3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GATAAGTTGGCCGTTGAAAACAACGTTGAATGTCCAGCTCCAAGAACTACTGCTAGATTATTGGACAAGTTGATCGG</w:t>
      </w:r>
    </w:p>
    <w:p w14:paraId="17771BD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AATTTTTGGAACCTACCTTCATCTCACCAACTTTCTTGACTGGTCATCCACAATTGATGTCTCCATTGGCTAAATGG</w:t>
      </w:r>
    </w:p>
    <w:p w14:paraId="4F72D44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ATAGATCAATGCCTGGTTTGACTGAAAGATTCGAATTATTCGTCGTCACCAAAGAAATTGTCAACGCTTACACCGAAT</w:t>
      </w:r>
    </w:p>
    <w:p w14:paraId="0345855A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AATGACCCATTAACCCAAAGATTGAGATTCGAAGAACAAGCCGAACAAAAACAAGCCGGTGATGATGAAGCACAAAT</w:t>
      </w:r>
    </w:p>
    <w:p w14:paraId="1D1988F7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TCGACGAAAACTTCTGTACCGCTTTGGAATATGGTTTGCCACCAACTGCTGGTTGGGGTATTGGTATTGATAGATTG</w:t>
      </w:r>
    </w:p>
    <w:p w14:paraId="77A83935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CTATGATCTTGACCGATTCCAACAACATCAAAGAAGTTTTGTTCTTCCCAGCTATGAGACCAGACGAAAAGACTACTA</w:t>
      </w:r>
    </w:p>
    <w:p w14:paraId="0BA7900E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TTTGTCTAACGAAGGTGGTAACGCCTGATGA</w:t>
      </w:r>
      <w:r w:rsidRPr="006A7802">
        <w:rPr>
          <w:rFonts w:ascii="Courier" w:hAnsi="Courier"/>
          <w:sz w:val="16"/>
          <w:highlight w:val="yellow"/>
        </w:rPr>
        <w:t>CTGCAG</w:t>
      </w:r>
    </w:p>
    <w:p w14:paraId="364E2ED8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7067F26D" w14:textId="77777777" w:rsidR="000D0208" w:rsidRPr="000D0208" w:rsidRDefault="000D0208" w:rsidP="007A6B24">
      <w:pPr>
        <w:pStyle w:val="Heading2"/>
        <w:spacing w:line="240" w:lineRule="auto"/>
        <w:rPr>
          <w:rFonts w:asciiTheme="minorHAnsi" w:hAnsiTheme="minorHAnsi"/>
          <w:sz w:val="22"/>
        </w:rPr>
      </w:pPr>
      <w:r w:rsidRPr="00D43FE2">
        <w:t xml:space="preserve">Synthetic </w:t>
      </w:r>
      <w:r w:rsidRPr="00D43FE2">
        <w:rPr>
          <w:i/>
        </w:rPr>
        <w:t>HsCDC21</w:t>
      </w:r>
    </w:p>
    <w:p w14:paraId="5ECC3742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5B70BBF6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  <w:highlight w:val="yellow"/>
        </w:rPr>
        <w:t>GGATCC</w:t>
      </w:r>
      <w:r w:rsidRPr="00D43FE2">
        <w:rPr>
          <w:rFonts w:ascii="Courier" w:hAnsi="Courier"/>
          <w:sz w:val="16"/>
        </w:rPr>
        <w:t>ATGCCAGTTGCTGGTTCTGAA</w:t>
      </w:r>
    </w:p>
    <w:p w14:paraId="0EE7B62B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GCCAAGAAGACCATTGCCACCAGCTGCTCAAGAAAGAGATGCTGAACCTAGACCACCACATGGTGAATTGCAATATT</w:t>
      </w:r>
    </w:p>
    <w:p w14:paraId="6A44556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GGTCAAATCCAACACATCTTGAGATGCGGTGTTAGAAAGGATGATAGAACTGGTACTGGTACTTTGTCTGTTTTTGG</w:t>
      </w:r>
    </w:p>
    <w:p w14:paraId="5A8C4832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TGCAAGCCAGATACTCCTTGAGAGATGAATTTCCTTTGTTGACCACCAAGAGGGTTTTTTGGAAAGGTGTTTTGGAA</w:t>
      </w:r>
    </w:p>
    <w:p w14:paraId="52BA9DD3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ATTATTGTGGTTCATCAAGGGTTCCACCAACGCTAAAGAATTGTCATCTAAGGGTGTTAAGATTTGGGATGCTAACG</w:t>
      </w:r>
    </w:p>
    <w:p w14:paraId="5C45849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TTCTAGAGATTTCTTGGATTCTTTGGGTTTCTCCACTAGAGAAGAAGGTGATTTGGGTCCAGTTTATGGTTTTCAATG</w:t>
      </w:r>
    </w:p>
    <w:p w14:paraId="71FB6B24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GACATTTTGGTGCCGAGTACAGAGATATGGAATCTGATTATTCTGGTCAAGGTGTCGACCAATTGCAAAGAGTTATT</w:t>
      </w:r>
    </w:p>
    <w:p w14:paraId="554A3452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TACCATTAAGACCAACCCAGACGATAGAAGAATTATCATGTGTGCTTGGAACCCAAGAGATTTGCCATTGATGGCTT</w:t>
      </w:r>
    </w:p>
    <w:p w14:paraId="1AC60B87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CCACCATGTCATGCTTTGTGTCAATTTTACGTTGTCAACTCCGAATTGTCCTGCCAATTATATCAAAGATCTGGTGA</w:t>
      </w:r>
    </w:p>
    <w:p w14:paraId="3AB4F67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TGGGTTTGGGTGTCCCATTCAATATTGCTTCATATGCTTTGTTGACCTACATGATTGCTCATATCACTGGTTTGAAG</w:t>
      </w:r>
    </w:p>
    <w:p w14:paraId="4B5EE99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CAGGTGATTTCATTCATACTTTGGGTGATGCTCACATCTACTTGAACCATATTGAACCATTGAAGATCCAATTACAAA</w:t>
      </w:r>
    </w:p>
    <w:p w14:paraId="1334744B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GAACCTAGACCTTTCCCAAAGTTGAGAATCTTGAGAAAGGTTGAAAAGATCGATGACTTCAAGGCCGAAGATTTCCA</w:t>
      </w:r>
    </w:p>
    <w:p w14:paraId="5E5E0F53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ATTGAAGGTTACAATCCACACCCAACCATCAAAATGGAAATGGCTGTTTGATAA</w:t>
      </w:r>
      <w:r w:rsidRPr="006A7802">
        <w:rPr>
          <w:rFonts w:ascii="Courier" w:hAnsi="Courier"/>
          <w:sz w:val="16"/>
          <w:highlight w:val="yellow"/>
        </w:rPr>
        <w:t>CTGCAG</w:t>
      </w:r>
    </w:p>
    <w:p w14:paraId="597ED830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72389EFF" w14:textId="77777777" w:rsidR="000D0208" w:rsidRPr="000D0208" w:rsidRDefault="000D0208" w:rsidP="007A6B24">
      <w:pPr>
        <w:pStyle w:val="Heading2"/>
        <w:spacing w:line="240" w:lineRule="auto"/>
        <w:rPr>
          <w:i/>
        </w:rPr>
      </w:pPr>
      <w:r w:rsidRPr="00D43FE2">
        <w:t xml:space="preserve">Synthetic </w:t>
      </w:r>
      <w:r w:rsidRPr="00D43FE2">
        <w:rPr>
          <w:i/>
        </w:rPr>
        <w:t>BmCDC21</w:t>
      </w:r>
    </w:p>
    <w:p w14:paraId="01389C9E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73DD162A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  <w:highlight w:val="yellow"/>
        </w:rPr>
        <w:t>GGATCC</w:t>
      </w:r>
      <w:r w:rsidRPr="006A7802">
        <w:rPr>
          <w:rFonts w:ascii="Courier" w:hAnsi="Courier"/>
          <w:sz w:val="16"/>
        </w:rPr>
        <w:t>ATGAAGTCATCTGGTGCTCAT</w:t>
      </w:r>
    </w:p>
    <w:p w14:paraId="03A82F04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GGTAATGTTATGGGTGATGCTGGTGTTTTGAAGAACGAAGATGAATCTAAGTACTTGGACCAAGTCAGATATATCTTGA</w:t>
      </w:r>
    </w:p>
    <w:p w14:paraId="66205EBA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AGAACGGTGAAAGAATCGATGATAGAACTGGTGTTGGTACTATCTCTGTTTTCGGTATGCATTCCGTTTACTCATTGAG</w:t>
      </w:r>
    </w:p>
    <w:p w14:paraId="02DF0135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AAATGGTGTTGTTCCAGTTTTGACCACCAAAAGGGTTTACTGGAAAGGTGTCGTCGAAGAATTATTGTGGTTTATCAGA</w:t>
      </w:r>
    </w:p>
    <w:p w14:paraId="403DF67E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GGTGATACCAACGCTAAACACTTGTCTGAAAAGGGTGTTAGAATTTGGGATGCTAACGGTTCTAGACAATTCTTGGATC</w:t>
      </w:r>
    </w:p>
    <w:p w14:paraId="24260802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AATGTGGTTTCTCCGATAGATCTGAAGGTGATTTGGGTCCAATCTATGGTTTTCAATGGAGACATTGTGGTGCTGAGTA</w:t>
      </w:r>
    </w:p>
    <w:p w14:paraId="620E031A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TAGAGGTATGGATACCGATTACACCAATCAAGGTATCGACCAATTGTCCGAAATCATCGATTTGATCAAGAACGAACCA</w:t>
      </w:r>
    </w:p>
    <w:p w14:paraId="4E99D622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CACTCCAGAAGAATTATCTTGTCTGCTTGGAACGTTAAGGACTTGAAATTGATGGCTTTGCCACCATGTCATACTTTGG</w:t>
      </w:r>
    </w:p>
    <w:p w14:paraId="7EB8C072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CTCAATTTGCTGTTAGAAACGGTGAATTGTCCTGCCAATTATACCAAAGATCTGGTGATATGGGTTTGGGTGTTCCATT</w:t>
      </w:r>
    </w:p>
    <w:p w14:paraId="10BBDD6A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CAATTTGGCTTCATATGGTTTGTTGACCCATATGATTGCTCATGTCTGTGGTTTGAAAACCGGTCATTTGTGTCATGTT</w:t>
      </w:r>
    </w:p>
    <w:p w14:paraId="1229D2B3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TTAGGTGATGCTCACGTTTACATGAATCATGTTGATGCCTTGCAAGAACAATTGAAGAGACAACCTAGACAATTCCCAA</w:t>
      </w:r>
    </w:p>
    <w:p w14:paraId="6984D06D" w14:textId="77777777" w:rsidR="000D0208" w:rsidRPr="006A780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CCGTTAGATTCATTGGTAACATCAAGACCATTGACGACTTCACCTATGAATCCATCGTTTTGGAAAACTACCAACCTAT</w:t>
      </w:r>
    </w:p>
    <w:p w14:paraId="273CD6AB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</w:rPr>
        <w:t>GCCAGCTATTAAGATGGCTATGGCTGTTTGATGA</w:t>
      </w:r>
      <w:r w:rsidRPr="006A7802">
        <w:rPr>
          <w:rFonts w:ascii="Courier" w:hAnsi="Courier"/>
          <w:sz w:val="16"/>
          <w:highlight w:val="yellow"/>
        </w:rPr>
        <w:t>CTGCAG</w:t>
      </w:r>
    </w:p>
    <w:p w14:paraId="64041544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0BB0C5EC" w14:textId="77777777" w:rsidR="000D0208" w:rsidRPr="000D0208" w:rsidRDefault="000D0208" w:rsidP="007A6B24">
      <w:pPr>
        <w:pStyle w:val="Heading2"/>
        <w:spacing w:line="240" w:lineRule="auto"/>
        <w:rPr>
          <w:i/>
        </w:rPr>
      </w:pPr>
      <w:r w:rsidRPr="00D43FE2">
        <w:t xml:space="preserve">Synthetic </w:t>
      </w:r>
      <w:r w:rsidRPr="00D43FE2">
        <w:rPr>
          <w:i/>
        </w:rPr>
        <w:t>BmDYS1</w:t>
      </w:r>
    </w:p>
    <w:p w14:paraId="17A597A6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46B77586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  <w:highlight w:val="yellow"/>
        </w:rPr>
        <w:t>GGATCC</w:t>
      </w:r>
      <w:r w:rsidRPr="00D43FE2">
        <w:rPr>
          <w:rFonts w:ascii="Courier" w:hAnsi="Courier"/>
          <w:sz w:val="16"/>
        </w:rPr>
        <w:t>ATGGACAACGGTAACTGTAAA</w:t>
      </w:r>
    </w:p>
    <w:p w14:paraId="072474B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CGATGTTCATATCGCCGAAATGTCCGTCTTGAAGAAATCTTCTACTATGCCAGCTGATTCCACCATTATTAAGGGTT</w:t>
      </w:r>
    </w:p>
    <w:p w14:paraId="1C9D6A1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CGATTTCAACGAAGGTATCAACTACGATGCCTTGTTGGACCAATATATGTCTACTGGTTTTCAAGCCTCTCATTTCGC</w:t>
      </w:r>
    </w:p>
    <w:p w14:paraId="5DFAD7C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AAGCTGTTCAACAAATCAACACCATGTTGACCATCAGAGAAGAACAATTCGAAGGTGATCATACTTTGCCATACCCA</w:t>
      </w:r>
    </w:p>
    <w:p w14:paraId="7B33EF2F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AGGTAAACAAAAAAGAGCTTGCACCATTTTCTTGGGTTACACCTCTAATTTGGTTACCTCTGGTGTTAGAGAAAACA</w:t>
      </w:r>
    </w:p>
    <w:p w14:paraId="126BE9BE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AGATACTTGGTTGAACACGATTTGGTTGATTGCATCGTTACATCTGCTGGTGGTGTTGAAGAAGATTTGATTAAGTG</w:t>
      </w:r>
    </w:p>
    <w:p w14:paraId="50F2E7A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TGGCCCCATCTTACTTGGGTGCTTTTGATTTGGATGGTAAGACCTTGAGACATAACGGTTTGAATAGAGCCGGTAAC</w:t>
      </w:r>
    </w:p>
    <w:p w14:paraId="11AEC6E5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TTATCATCCCAAACAACAACTACTGCCAATTTGAAGATTGGTTGATGCCAATCTTGGACTCTTGTGAATTGGAACAAA</w:t>
      </w:r>
    </w:p>
    <w:p w14:paraId="7910FA02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GAACAACGATTTCTCTTGGACCCCATCCAAGTTGATTGATAGATTGGGTGCTGAAATCAACGACAAGAGATCTATTTG</w:t>
      </w:r>
    </w:p>
    <w:p w14:paraId="1B540F1F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ACTGGGCCCATAGAAACAGAATCCCAGTTTTTTCACCAGCTTTGACCGATGGTTCTATTGGTGATATGTTGTACTTC</w:t>
      </w:r>
    </w:p>
    <w:p w14:paraId="02D4DD6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ACTCTTTCAGAAACGGTGGTATCAAGTTGGATATCGTCGAAGATTTGAGACACATTAACACTATGGCTGTCAGATCTA</w:t>
      </w:r>
    </w:p>
    <w:p w14:paraId="3B3F44D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CAGAACCGGTGTTATTTTGTTGGGTGGTGGTGTAATGAAGCACCATATTAACAATGCTAACTTGATGAGAAACGGTTC</w:t>
      </w:r>
    </w:p>
    <w:p w14:paraId="053FAB7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GATTACGCTGTTTACGTTAATACCGGTCAAGAATTTGATGGTTCTGATTCTGGTGCTAGACCTGATGAAGCTGTTTCT</w:t>
      </w:r>
    </w:p>
    <w:p w14:paraId="76A1E525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GGGTAAAGTTAGATCAGATTGCAGACCAGTTAAGATCTATGCTGATGCTACTTTGGTTTTCCCTTTGTTGGTTGCTA</w:t>
      </w:r>
    </w:p>
    <w:p w14:paraId="3BE0B261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GACTTTCGCTAGACATGTCCAACAAAAACACTCCGAATTGCAAGAAGCCTGATAA</w:t>
      </w:r>
      <w:r w:rsidRPr="006A7802">
        <w:rPr>
          <w:rFonts w:ascii="Courier" w:hAnsi="Courier"/>
          <w:sz w:val="16"/>
          <w:highlight w:val="yellow"/>
        </w:rPr>
        <w:t>CTGCAG</w:t>
      </w:r>
    </w:p>
    <w:p w14:paraId="3628097B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39009025" w14:textId="77777777" w:rsidR="000D0208" w:rsidRDefault="000D0208" w:rsidP="007A6B24">
      <w:pPr>
        <w:pStyle w:val="Heading2"/>
        <w:spacing w:line="240" w:lineRule="auto"/>
        <w:rPr>
          <w:i/>
        </w:rPr>
      </w:pPr>
      <w:r w:rsidRPr="00D43FE2">
        <w:t xml:space="preserve">Synthetic </w:t>
      </w:r>
      <w:r w:rsidRPr="00D43FE2">
        <w:rPr>
          <w:i/>
        </w:rPr>
        <w:t>HsRKI1</w:t>
      </w:r>
    </w:p>
    <w:p w14:paraId="65A6BAD3" w14:textId="77777777" w:rsidR="000D0208" w:rsidRPr="000D0208" w:rsidRDefault="000D0208" w:rsidP="007A6B24">
      <w:pPr>
        <w:spacing w:line="240" w:lineRule="auto"/>
      </w:pPr>
    </w:p>
    <w:p w14:paraId="485A1342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  <w:highlight w:val="yellow"/>
        </w:rPr>
        <w:t>GGATCC</w:t>
      </w:r>
      <w:r w:rsidRPr="00D43FE2">
        <w:rPr>
          <w:rFonts w:ascii="Courier" w:hAnsi="Courier"/>
          <w:sz w:val="16"/>
        </w:rPr>
        <w:t>ATGCAAAGACCAGGTCCATTT</w:t>
      </w:r>
    </w:p>
    <w:p w14:paraId="42A1A65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TACATTATACGGTAGAGTTTTGGCTCCATTGCCAGGTAGAGCTGGTGGTGCTGCTTCAGGTGGTGGTGGTAATTCTT</w:t>
      </w:r>
    </w:p>
    <w:p w14:paraId="4E763503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GGATTTGCCAGGTTCTCATGTTAGATTACCTGGTAGAGCACAATCTGGTACTAGAGGTGGTGCAGGTAATACTTCTAC</w:t>
      </w:r>
    </w:p>
    <w:p w14:paraId="27DC87C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CTTGTGGTGATTCCAACTCTATTTGTCCAGCTCCATCTACTATGTCTAAAGCTGAAGAAGCTAAAAAGTTGGCCGGT</w:t>
      </w:r>
    </w:p>
    <w:p w14:paraId="5251FFB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GAGCAGCTGTTGAAAACCATGTTAGAAACAATCAAGTCTTGGGTATCGGTTCTGGTTCTACTATAGTTCATGCCGTTC</w:t>
      </w:r>
    </w:p>
    <w:p w14:paraId="2ECCC7B5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AAGAATTGCCGAAAGAGTTAAGCAAGAAAACTTGAACTTGGTCTGCATTCCAACATCTTTCCAAGCTAGACAATTGAT</w:t>
      </w:r>
    </w:p>
    <w:p w14:paraId="011640A0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TTGCAATACGGTTTGACCTTGTCCGATTTGGATAGACATCCAGAAATTGATTTGGCTATTGATGGTGCCGATGAAGTT</w:t>
      </w:r>
    </w:p>
    <w:p w14:paraId="4DB9F3BF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TGCTGATTTGAATTTGATTAAGGGCGGTGGTGGTTGTTTGACTCAAGAAAAAATCGTTGCTGGTTACGCCTCTAGAT</w:t>
      </w:r>
    </w:p>
    <w:p w14:paraId="71C8B403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ATCGTTATTGCTGATTTCAGAAAGGACTCCAAGAACTTGGGTGATCAATGGCATAAGGGTATTCCAATTGAAGTTAT</w:t>
      </w:r>
    </w:p>
    <w:p w14:paraId="3BAEC34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CCAATGGCCTACGTTCCAGTTTCTAGAGCTGTTTCTCAAAAGTTTGGTGGTGTTGTCGAATTGAGAATGGCTGTTAAC</w:t>
      </w:r>
    </w:p>
    <w:p w14:paraId="3A86AC73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AAGCTGGTCCAGTTGTTACTGATAACGGTAACTTTATCTTGGACTGGAAGTTCGATAGAGTTCACAAATGGTCTGAAG</w:t>
      </w:r>
    </w:p>
    <w:p w14:paraId="5B9284F4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AACACCGCCATTAAGATGATTCCAGGTGTTGTTGATACTGGTTTGTTCATTAACATGGCTGAAAGAGTCTACTTCGG</w:t>
      </w:r>
    </w:p>
    <w:p w14:paraId="1F0361EE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ATGCAAGATGGTTCCGTTAATATGAGAGAAAAGCCATTCTGCTAATGA</w:t>
      </w:r>
      <w:r w:rsidRPr="006A7802">
        <w:rPr>
          <w:rFonts w:ascii="Courier" w:hAnsi="Courier"/>
          <w:sz w:val="16"/>
          <w:highlight w:val="yellow"/>
        </w:rPr>
        <w:t>CTGCAG</w:t>
      </w:r>
    </w:p>
    <w:p w14:paraId="5FD0A068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61A6916B" w14:textId="77777777" w:rsidR="000D0208" w:rsidRPr="000D0208" w:rsidRDefault="000D0208" w:rsidP="007A6B24">
      <w:pPr>
        <w:pStyle w:val="Heading2"/>
        <w:spacing w:line="240" w:lineRule="auto"/>
        <w:rPr>
          <w:i/>
        </w:rPr>
      </w:pPr>
      <w:r w:rsidRPr="00D43FE2">
        <w:t>Synthetic</w:t>
      </w:r>
      <w:r>
        <w:rPr>
          <w:i/>
        </w:rPr>
        <w:t xml:space="preserve"> </w:t>
      </w:r>
      <w:r w:rsidRPr="00D43FE2">
        <w:rPr>
          <w:i/>
        </w:rPr>
        <w:t>BmRKI1</w:t>
      </w:r>
    </w:p>
    <w:p w14:paraId="4E259554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12DEA118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6A7802">
        <w:rPr>
          <w:rFonts w:ascii="Courier" w:hAnsi="Courier"/>
          <w:sz w:val="16"/>
          <w:highlight w:val="yellow"/>
        </w:rPr>
        <w:t>GGATCC</w:t>
      </w:r>
      <w:r w:rsidRPr="00D43FE2">
        <w:rPr>
          <w:rFonts w:ascii="Courier" w:hAnsi="Courier"/>
          <w:sz w:val="16"/>
        </w:rPr>
        <w:t>ATGAAGACTCATTCTACTTTG</w:t>
      </w:r>
    </w:p>
    <w:p w14:paraId="01D6C693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TTTGGCTAAAAGAGCTGCTGCTTTTGCTGCTGGTGAACAACATGTTAAGTCTGGTTGTAGAATTGGTGTTGGTTCTG</w:t>
      </w:r>
    </w:p>
    <w:p w14:paraId="278CB95D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TACTACTGCTAAGTTCTTGGTTGAATTTTTGGCCGAAAAGGTTAACGATGGTACTGTTAAGGATATTATCTGCGTCCC</w:t>
      </w:r>
    </w:p>
    <w:p w14:paraId="5CAFF4F6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TCTTCATTCTCTACTAGACAATGGTTGATCGACTACGGTTTACAAGTTATCGACTTGGAAAAGATCTTGGACTTGGAT</w:t>
      </w:r>
    </w:p>
    <w:p w14:paraId="6555597B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TGTGTATTGATGGTGCTGATGAAGTCGACATTAACTTGAACTGTATTAAGGGTTCTGGTGGTGGTTGTTTGACTCAAG</w:t>
      </w:r>
    </w:p>
    <w:p w14:paraId="1656B4E7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AAAAATCGTTCAAACCTGCGCCAAGAAGTTCTACATTATTGCTGATGCTTCCAAGCAATCCGAAAAGTTGGGTGATAG</w:t>
      </w:r>
    </w:p>
    <w:p w14:paraId="1766C701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AATTTCCCAATCCCAATCGAAGTTGTTCCATTTGGTTATGCCCCAGTTTTGAATTGGATCAAGAGACAAGAAGGTGGT</w:t>
      </w:r>
    </w:p>
    <w:p w14:paraId="5CED36F8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GAAGTCGAATTGAGAACTAACTCCAAAGAAAAATTGGACCCATTCATCACCGACAACAACAACTTTATTTTGGACTGGA</w:t>
      </w:r>
    </w:p>
    <w:p w14:paraId="1362BE7C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ACTTCCCAAAGAACAAGTACGTTACTACCGAAGATTTGTCTGCCTTGCATACCAGATTGAAATCTTTGCCAGGTGTTGT</w:t>
      </w:r>
    </w:p>
    <w:p w14:paraId="4E324E39" w14:textId="77777777" w:rsidR="000D0208" w:rsidRPr="00D43FE2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TGAAACTGGTTTGTTTATCGGTGTTGCTGAAAAGGCTTATTTCGCTACTGCTGATGGTAATGTCACCGAAAGATTAAGA</w:t>
      </w:r>
    </w:p>
    <w:p w14:paraId="7AEFBCDE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  <w:r w:rsidRPr="00D43FE2">
        <w:rPr>
          <w:rFonts w:ascii="Courier" w:hAnsi="Courier"/>
          <w:sz w:val="16"/>
        </w:rPr>
        <w:t>CCAGATCCATCCTTGCACTTTTCTTTGAATCAAAAATCCTCCTTGCATTGATAA</w:t>
      </w:r>
      <w:r w:rsidRPr="006A7802">
        <w:rPr>
          <w:rFonts w:ascii="Courier" w:hAnsi="Courier"/>
          <w:sz w:val="16"/>
          <w:highlight w:val="yellow"/>
        </w:rPr>
        <w:t>CTGCAG</w:t>
      </w:r>
    </w:p>
    <w:p w14:paraId="5A2D7A85" w14:textId="77777777" w:rsidR="000D0208" w:rsidRDefault="000D0208" w:rsidP="007A6B24">
      <w:pPr>
        <w:spacing w:line="240" w:lineRule="auto"/>
        <w:rPr>
          <w:rFonts w:ascii="Courier" w:hAnsi="Courier"/>
          <w:sz w:val="16"/>
        </w:rPr>
      </w:pPr>
    </w:p>
    <w:p w14:paraId="623D87B6" w14:textId="2E72620A" w:rsidR="00BC2748" w:rsidRDefault="001C755D" w:rsidP="007A6B24">
      <w:pPr>
        <w:pStyle w:val="Heading1"/>
      </w:pPr>
      <w:r>
        <w:t xml:space="preserve">3. </w:t>
      </w:r>
      <w:r w:rsidR="00BC2748">
        <w:t xml:space="preserve">Plasmid </w:t>
      </w:r>
      <w:r w:rsidR="002C68BE">
        <w:t>used in this study</w:t>
      </w:r>
    </w:p>
    <w:p w14:paraId="7527F318" w14:textId="77777777" w:rsidR="002C68BE" w:rsidRDefault="002C68BE" w:rsidP="002C68BE"/>
    <w:p w14:paraId="306EFA97" w14:textId="2C903FA9" w:rsidR="00F85778" w:rsidRDefault="00F85778" w:rsidP="002C68BE">
      <w:r>
        <w:rPr>
          <w:noProof/>
        </w:rPr>
        <w:drawing>
          <wp:inline distT="0" distB="0" distL="0" distR="0" wp14:anchorId="34E6F0D7" wp14:editId="1AB235A9">
            <wp:extent cx="5025044" cy="4382686"/>
            <wp:effectExtent l="0" t="0" r="4445" b="1206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NMT.eps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044" cy="4382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9F888" w14:textId="4BF3FDF5" w:rsidR="002C68BE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A</w:t>
      </w:r>
    </w:p>
    <w:p w14:paraId="1EF11E8F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70F2FD7B" w14:textId="730D0FEA" w:rsidR="00F7306D" w:rsidRDefault="00F7306D" w:rsidP="00F7306D">
      <w:pPr>
        <w:pStyle w:val="ThesisFigureLegend"/>
        <w:spacing w:after="0" w:line="480" w:lineRule="auto"/>
        <w:ind w:firstLine="0"/>
        <w:rPr>
          <w:rFonts w:asciiTheme="minorHAnsi" w:hAnsiTheme="minorHAnsi"/>
          <w:b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noProof/>
          <w:sz w:val="20"/>
          <w:szCs w:val="24"/>
          <w:lang w:val="en-US"/>
        </w:rPr>
        <w:drawing>
          <wp:inline distT="0" distB="0" distL="0" distR="0" wp14:anchorId="572880D6" wp14:editId="465CC321">
            <wp:extent cx="4907973" cy="4277795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mNMT.eps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7973" cy="4277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E00BC" w14:textId="6A626EC0" w:rsidR="00F7306D" w:rsidRDefault="00E40F9B" w:rsidP="00F7306D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B</w:t>
      </w:r>
    </w:p>
    <w:p w14:paraId="7D766141" w14:textId="77777777" w:rsidR="00F7306D" w:rsidRDefault="00F7306D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30B4211E" w14:textId="096746C1" w:rsidR="00F85778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5A121F32" wp14:editId="0443AD24">
            <wp:extent cx="5016260" cy="4494689"/>
            <wp:effectExtent l="0" t="0" r="0" b="127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NMT.eps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6804" cy="4495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2E2732" w14:textId="5D3FB848" w:rsidR="002C68BE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C</w:t>
      </w:r>
    </w:p>
    <w:p w14:paraId="40663C19" w14:textId="0D240817" w:rsidR="002C68BE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3A57194C" wp14:editId="3A724244">
            <wp:extent cx="5025044" cy="4449283"/>
            <wp:effectExtent l="0" t="0" r="444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PGK.eps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953" cy="4450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1C5EB4" w14:textId="57AC3759" w:rsidR="002C68BE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D</w:t>
      </w:r>
    </w:p>
    <w:p w14:paraId="5EE1B13E" w14:textId="7D036801" w:rsidR="002C68BE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06B9F1CB" wp14:editId="7D9CF174">
            <wp:extent cx="5270500" cy="4566649"/>
            <wp:effectExtent l="0" t="0" r="0" b="571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eb343:Desktop:Filaria paper:Brugia plasmids:SmPGK.eps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45666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599362" w14:textId="04D4458D" w:rsidR="002C68BE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E</w:t>
      </w:r>
    </w:p>
    <w:p w14:paraId="06030242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4DDB2919" w14:textId="6BC48141" w:rsidR="00F85778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6C9F829D" wp14:editId="3E629F5F">
            <wp:extent cx="5025044" cy="4443228"/>
            <wp:effectExtent l="0" t="0" r="4445" b="190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PGK.eps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577" cy="44436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571805" w14:textId="5E7CDB22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F</w:t>
      </w:r>
    </w:p>
    <w:p w14:paraId="3C7A568C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74414584" w14:textId="6BD705D6" w:rsidR="002C68BE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3307D010" wp14:editId="4DC5D040">
            <wp:extent cx="5025044" cy="4073313"/>
            <wp:effectExtent l="0" t="0" r="444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TPI.eps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993" cy="40740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2FAF7E" w14:textId="76EF87EE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G</w:t>
      </w:r>
    </w:p>
    <w:p w14:paraId="0714C0A8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3A6C5309" w14:textId="118C1EF7" w:rsidR="002C68BE" w:rsidRDefault="00EC4892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478CB0FD" wp14:editId="7B6EA9C8">
            <wp:extent cx="4978213" cy="4078536"/>
            <wp:effectExtent l="0" t="0" r="635" b="1143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TPI.eps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8807" cy="40790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4596B1" w14:textId="5E3EBAD5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H</w:t>
      </w:r>
    </w:p>
    <w:p w14:paraId="01B2E8A2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47934AA5" w14:textId="50E1E6CD" w:rsidR="002C68BE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056029E8" wp14:editId="55345E2E">
            <wp:extent cx="5032617" cy="4308648"/>
            <wp:effectExtent l="0" t="0" r="0" b="952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SAH.eps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2617" cy="43086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9FA5B2" w14:textId="27926382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I</w:t>
      </w:r>
    </w:p>
    <w:p w14:paraId="78A373D5" w14:textId="0ABA46EE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i w:val="0"/>
          <w:sz w:val="20"/>
          <w:szCs w:val="24"/>
        </w:rPr>
        <w:t xml:space="preserve"> </w:t>
      </w:r>
    </w:p>
    <w:p w14:paraId="133F9EC2" w14:textId="53AEB87C" w:rsidR="002C68BE" w:rsidRDefault="00EC4892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70E84EFA" wp14:editId="1B2AB62C">
            <wp:extent cx="5025044" cy="4445044"/>
            <wp:effectExtent l="0" t="0" r="444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SAH1a.eps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490" cy="44454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09C050" w14:textId="36003BCF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J</w:t>
      </w:r>
    </w:p>
    <w:p w14:paraId="273FD2C2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1EF9C93C" w14:textId="5B37AAD8" w:rsidR="004A2D0E" w:rsidRDefault="00EC4892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01A20853" wp14:editId="40260230">
            <wp:extent cx="5025044" cy="4402666"/>
            <wp:effectExtent l="0" t="0" r="444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SAH1b.eps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565" cy="44031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0873C1" w14:textId="420335E9" w:rsidR="004A2D0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K</w:t>
      </w:r>
    </w:p>
    <w:p w14:paraId="28236AB2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6FA9C8A1" w14:textId="77D6E5CA" w:rsidR="004A2D0E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0A3A7DB5" wp14:editId="2C61F341">
            <wp:extent cx="5433765" cy="4003964"/>
            <wp:effectExtent l="0" t="0" r="1905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IPP1a.eps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4078" cy="4004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FA786" w14:textId="103810F3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L</w:t>
      </w:r>
    </w:p>
    <w:p w14:paraId="41EE7F8A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08EAAA15" w14:textId="76D67ACB" w:rsidR="002C68BE" w:rsidRDefault="00850DAA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1D31C179" wp14:editId="234798D3">
            <wp:extent cx="5495125" cy="4277591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CDC21.eps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5441" cy="42778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62B122" w14:textId="51EF03EE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M</w:t>
      </w:r>
    </w:p>
    <w:p w14:paraId="2D8B9869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1F829088" w14:textId="6EEF82C7" w:rsidR="00F85778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7578F02B" wp14:editId="21048B1F">
            <wp:extent cx="5428137" cy="4128655"/>
            <wp:effectExtent l="0" t="0" r="7620" b="1206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CDC21.eps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9033" cy="41293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917334" w14:textId="5976B081" w:rsidR="00CE3059" w:rsidRPr="00A75D30" w:rsidRDefault="00E40F9B" w:rsidP="00CE3059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N</w:t>
      </w:r>
    </w:p>
    <w:p w14:paraId="68326002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39BF6C77" w14:textId="7FB0DC4E" w:rsidR="00F85778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3F009CB0" wp14:editId="1587EBA0">
            <wp:extent cx="5017423" cy="4288989"/>
            <wp:effectExtent l="0" t="0" r="12065" b="381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MVD.eps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7958" cy="42894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F78376" w14:textId="395E260C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O</w:t>
      </w:r>
    </w:p>
    <w:p w14:paraId="6F9A13D3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267AF872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432A8034" w14:textId="50852C99" w:rsidR="00F85778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b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200CBE07" wp14:editId="23E2E138">
            <wp:extent cx="5025044" cy="3982499"/>
            <wp:effectExtent l="0" t="0" r="4445" b="571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RKI.eps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044" cy="3982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D35447" w14:textId="6BE66463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P</w:t>
      </w:r>
    </w:p>
    <w:p w14:paraId="5699F831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255517E3" w14:textId="6D2A043E" w:rsidR="002C68BE" w:rsidRDefault="00EC4892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7FF1A6BF" wp14:editId="4E1F76DF">
            <wp:extent cx="5365173" cy="4332862"/>
            <wp:effectExtent l="0" t="0" r="0" b="1079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RKI.eps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5870" cy="4333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822F1D" w14:textId="00A6157E" w:rsidR="002C68BE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b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Q</w:t>
      </w:r>
    </w:p>
    <w:p w14:paraId="7E93290F" w14:textId="77777777" w:rsidR="00C279B1" w:rsidRDefault="00C279B1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3E2BDFFC" w14:textId="2960EEAB" w:rsidR="002C68BE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06B0E7CC" wp14:editId="4BB93023">
            <wp:extent cx="5025044" cy="3847489"/>
            <wp:effectExtent l="0" t="0" r="444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CDC8.eps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044" cy="38474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010F32" w14:textId="6E9B1DAF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R</w:t>
      </w:r>
    </w:p>
    <w:p w14:paraId="343CAE8C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1EB0BEF1" w14:textId="377F425B" w:rsidR="002C68BE" w:rsidRDefault="00850DAA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282165BE" wp14:editId="3AEC9B44">
            <wp:extent cx="5365173" cy="450351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DYS.eps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6471" cy="45046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FA1544" w14:textId="4FCEA3E8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S</w:t>
      </w:r>
    </w:p>
    <w:p w14:paraId="7D99EBDA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590E89F9" w14:textId="6437641D" w:rsidR="002C68BE" w:rsidRDefault="00F85778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3C088673" wp14:editId="2E1AC26B">
            <wp:extent cx="5025044" cy="3857175"/>
            <wp:effectExtent l="0" t="0" r="4445" b="381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PIS.eps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044" cy="3857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A8CFE" w14:textId="4572D352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T</w:t>
      </w:r>
    </w:p>
    <w:p w14:paraId="1DCFFF1C" w14:textId="77777777" w:rsidR="002C68BE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2B7FD27A" w14:textId="5570B42B" w:rsidR="002C68BE" w:rsidRDefault="00EC4892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5FBCA63E" wp14:editId="34522642">
            <wp:extent cx="5479473" cy="4563146"/>
            <wp:effectExtent l="0" t="0" r="6985" b="889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PIS.eps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0119" cy="45636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6FC29A" w14:textId="6121DB09" w:rsidR="002C68BE" w:rsidRPr="00A75D30" w:rsidRDefault="00E40F9B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U</w:t>
      </w:r>
    </w:p>
    <w:p w14:paraId="61BA62DE" w14:textId="77777777" w:rsidR="002C68BE" w:rsidRPr="00A75D30" w:rsidRDefault="002C68BE" w:rsidP="002C68BE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08B8C30E" w14:textId="7D4DCAE6" w:rsidR="00BC2748" w:rsidRDefault="00BC2748" w:rsidP="00BC2748">
      <w:r>
        <w:rPr>
          <w:noProof/>
        </w:rPr>
        <w:drawing>
          <wp:inline distT="0" distB="0" distL="0" distR="0" wp14:anchorId="2C6DD44A" wp14:editId="7513C365">
            <wp:extent cx="5025044" cy="4356047"/>
            <wp:effectExtent l="0" t="0" r="444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ADE13.eps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044" cy="43560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347066" w14:textId="6ADCD7D6" w:rsidR="00850DAA" w:rsidRPr="00A75D30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V</w:t>
      </w:r>
    </w:p>
    <w:p w14:paraId="18DFC27A" w14:textId="77777777" w:rsidR="00850DAA" w:rsidRDefault="00850DAA" w:rsidP="00BC2748"/>
    <w:p w14:paraId="1B9F7722" w14:textId="4943B9CF" w:rsidR="00850DAA" w:rsidRDefault="00F85778" w:rsidP="00BC2748">
      <w:r>
        <w:rPr>
          <w:noProof/>
        </w:rPr>
        <w:drawing>
          <wp:inline distT="0" distB="0" distL="0" distR="0" wp14:anchorId="463C1490" wp14:editId="09EDB467">
            <wp:extent cx="5025044" cy="4876714"/>
            <wp:effectExtent l="0" t="0" r="4445" b="63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ADE13.eps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699" cy="4877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3EC8E2" w14:textId="35511857" w:rsidR="00850DAA" w:rsidRPr="00A75D30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W</w:t>
      </w:r>
    </w:p>
    <w:p w14:paraId="4FAA16F0" w14:textId="77777777" w:rsidR="00850DAA" w:rsidRDefault="00850DAA" w:rsidP="00BC2748"/>
    <w:p w14:paraId="738B5427" w14:textId="3BA0A156" w:rsidR="00850DAA" w:rsidRDefault="00850DAA" w:rsidP="00BC2748"/>
    <w:p w14:paraId="7D0EF37E" w14:textId="3BCE5D1A" w:rsidR="00850DAA" w:rsidRDefault="00850DAA" w:rsidP="00BC2748"/>
    <w:p w14:paraId="3939A604" w14:textId="1C5A38E3" w:rsidR="00850DAA" w:rsidRDefault="00850DAA" w:rsidP="00BC2748">
      <w:r>
        <w:rPr>
          <w:noProof/>
        </w:rPr>
        <w:drawing>
          <wp:inline distT="0" distB="0" distL="0" distR="0" wp14:anchorId="4C450B5F" wp14:editId="0FD20A1D">
            <wp:extent cx="5014063" cy="4469765"/>
            <wp:effectExtent l="0" t="0" r="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CDC8.eps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4063" cy="446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A2CC4E" w14:textId="031F9528" w:rsidR="00850DAA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X</w:t>
      </w:r>
    </w:p>
    <w:p w14:paraId="177B5F10" w14:textId="77777777" w:rsidR="00850DAA" w:rsidRDefault="00850DAA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289EB506" w14:textId="6B936691" w:rsidR="00F85778" w:rsidRDefault="00F85778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10D2BC25" wp14:editId="7F888778">
            <wp:extent cx="5025044" cy="3984920"/>
            <wp:effectExtent l="0" t="0" r="4445" b="317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IPP1b.eps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044" cy="3984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1D2634" w14:textId="6DA9C0F2" w:rsidR="00850DAA" w:rsidRPr="00A75D30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Y</w:t>
      </w:r>
    </w:p>
    <w:p w14:paraId="1749E684" w14:textId="77777777" w:rsidR="00850DAA" w:rsidRDefault="00850DAA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6366E1F5" w14:textId="7CF76F1C" w:rsidR="00F85778" w:rsidRDefault="00F85778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3B6E6FB8" wp14:editId="1A7D130F">
            <wp:extent cx="5413005" cy="4177145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IPP1c.eps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5349" cy="41789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41A5C0" w14:textId="245C0492" w:rsidR="00850DAA" w:rsidRPr="00A75D30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Z</w:t>
      </w:r>
    </w:p>
    <w:p w14:paraId="3E4F60F9" w14:textId="103BD0AD" w:rsidR="00850DAA" w:rsidRDefault="00850DAA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78F89223" wp14:editId="730B36A2">
            <wp:extent cx="5025044" cy="4512852"/>
            <wp:effectExtent l="0" t="0" r="4445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KRS.eps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6054" cy="45137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3EA89D" w14:textId="79281ACB" w:rsidR="00850DAA" w:rsidRPr="00A75D30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AA</w:t>
      </w:r>
    </w:p>
    <w:p w14:paraId="06480042" w14:textId="77777777" w:rsidR="00850DAA" w:rsidRDefault="00850DAA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21ED5805" w14:textId="29566B72" w:rsidR="00F85778" w:rsidRDefault="00F85778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7364ADA8" wp14:editId="7866FD8A">
            <wp:extent cx="5025044" cy="4659366"/>
            <wp:effectExtent l="0" t="0" r="444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KRS.eps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850" cy="46601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FC61D" w14:textId="1298E213" w:rsidR="00850DAA" w:rsidRPr="00A75D30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AB</w:t>
      </w:r>
    </w:p>
    <w:p w14:paraId="65D75132" w14:textId="34961BF7" w:rsidR="00850DAA" w:rsidRDefault="00F85778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7DBB95DD" wp14:editId="207135E6">
            <wp:extent cx="5025044" cy="4621830"/>
            <wp:effectExtent l="0" t="0" r="4445" b="127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MVD.eps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6282" cy="4622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988F4C" w14:textId="0E259DFD" w:rsidR="00850DAA" w:rsidRPr="00A75D30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AC</w:t>
      </w:r>
    </w:p>
    <w:p w14:paraId="1052D3EB" w14:textId="77777777" w:rsidR="00850DAA" w:rsidRDefault="00850DAA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7BBE47E6" w14:textId="35DDC023" w:rsidR="00850DAA" w:rsidRDefault="00F85778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1720E18D" wp14:editId="637998BD">
            <wp:extent cx="5025044" cy="3958283"/>
            <wp:effectExtent l="0" t="0" r="4445" b="444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PHS.eps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6209" cy="39592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1F606" w14:textId="542AB765" w:rsidR="00850DAA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AD</w:t>
      </w:r>
    </w:p>
    <w:p w14:paraId="05057CDD" w14:textId="3E93D8AB" w:rsidR="00F85778" w:rsidRDefault="00F85778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b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48EBDC4E" wp14:editId="2F88B7DB">
            <wp:extent cx="5828423" cy="4509655"/>
            <wp:effectExtent l="0" t="0" r="0" b="1206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mSEC53.eps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0123" cy="4510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A1D5E9" w14:textId="05CA7849" w:rsidR="00850DAA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AE</w:t>
      </w:r>
    </w:p>
    <w:p w14:paraId="3CFB9CB3" w14:textId="50387013" w:rsidR="00850DAA" w:rsidRDefault="00EC4892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noProof/>
          <w:lang w:val="en-US"/>
        </w:rPr>
        <w:drawing>
          <wp:inline distT="0" distB="0" distL="0" distR="0" wp14:anchorId="20307759" wp14:editId="7E5F6121">
            <wp:extent cx="5012704" cy="4000500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sSEC53.eps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3006" cy="4000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B36E6D" w14:textId="43752CC9" w:rsidR="00850DAA" w:rsidRDefault="00E40F9B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  <w:r>
        <w:rPr>
          <w:rFonts w:asciiTheme="minorHAnsi" w:hAnsiTheme="minorHAnsi"/>
          <w:b/>
          <w:i w:val="0"/>
          <w:sz w:val="20"/>
          <w:szCs w:val="24"/>
        </w:rPr>
        <w:t>Fig AF</w:t>
      </w:r>
    </w:p>
    <w:p w14:paraId="64350A2E" w14:textId="77777777" w:rsidR="00850DAA" w:rsidRPr="00A75D30" w:rsidRDefault="00850DAA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2E74B71E" w14:textId="77777777" w:rsidR="00850DAA" w:rsidRPr="00A75D30" w:rsidRDefault="00850DAA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4DD934F8" w14:textId="77777777" w:rsidR="00850DAA" w:rsidRPr="00A75D30" w:rsidRDefault="00850DAA" w:rsidP="00850DAA">
      <w:pPr>
        <w:pStyle w:val="ThesisFigureLegend"/>
        <w:spacing w:after="0" w:line="480" w:lineRule="auto"/>
        <w:ind w:firstLine="0"/>
        <w:rPr>
          <w:rFonts w:asciiTheme="minorHAnsi" w:hAnsiTheme="minorHAnsi"/>
          <w:i w:val="0"/>
          <w:sz w:val="20"/>
          <w:szCs w:val="24"/>
        </w:rPr>
      </w:pPr>
    </w:p>
    <w:p w14:paraId="331F9F24" w14:textId="4848EB12" w:rsidR="00BC2748" w:rsidRDefault="00BC2748" w:rsidP="00BC2748"/>
    <w:p w14:paraId="43B326D8" w14:textId="426739DF" w:rsidR="00BC2748" w:rsidRDefault="00BC2748" w:rsidP="00BC2748"/>
    <w:p w14:paraId="2AE5F72F" w14:textId="14A049AE" w:rsidR="00BC2748" w:rsidRDefault="00BC2748" w:rsidP="00BC2748"/>
    <w:p w14:paraId="4C95DE67" w14:textId="40CAE7C6" w:rsidR="00BC2748" w:rsidRDefault="00BC2748" w:rsidP="00BC2748"/>
    <w:p w14:paraId="40BDF77B" w14:textId="251FD2AC" w:rsidR="00BC2748" w:rsidRDefault="00BC2748" w:rsidP="00BC2748"/>
    <w:p w14:paraId="4A78A7B0" w14:textId="49D69CA1" w:rsidR="00BC2748" w:rsidRDefault="00BC2748" w:rsidP="00BC2748"/>
    <w:p w14:paraId="69B061BC" w14:textId="610A8682" w:rsidR="00BC2748" w:rsidRDefault="00BC2748" w:rsidP="00BC2748"/>
    <w:p w14:paraId="386D1BAC" w14:textId="49231EF1" w:rsidR="00BC2748" w:rsidRDefault="00BC2748" w:rsidP="00BC2748"/>
    <w:p w14:paraId="70A88180" w14:textId="1D8211B0" w:rsidR="00BC2748" w:rsidRDefault="00BC2748" w:rsidP="00BC2748"/>
    <w:p w14:paraId="6AE32B11" w14:textId="31AFA0FA" w:rsidR="00BC2748" w:rsidRDefault="00BC2748" w:rsidP="00BC2748"/>
    <w:p w14:paraId="7574D9B2" w14:textId="4C1DDD00" w:rsidR="00BC2748" w:rsidRDefault="00BC2748" w:rsidP="00BC2748"/>
    <w:p w14:paraId="7938CB75" w14:textId="2B3A5C23" w:rsidR="00BC2748" w:rsidRDefault="00BC2748" w:rsidP="00BC2748"/>
    <w:p w14:paraId="5E89D5F5" w14:textId="0CC77748" w:rsidR="00BC2748" w:rsidRDefault="00BC2748" w:rsidP="00BC2748"/>
    <w:p w14:paraId="78A6658E" w14:textId="4FD3F5DE" w:rsidR="00BC2748" w:rsidRPr="00BC2748" w:rsidRDefault="00BC2748" w:rsidP="00BC2748"/>
    <w:p w14:paraId="3461B746" w14:textId="79B55C20" w:rsidR="002C68BE" w:rsidRPr="000D0208" w:rsidRDefault="002C68BE" w:rsidP="002C68BE">
      <w:pPr>
        <w:pStyle w:val="Heading1"/>
      </w:pPr>
      <w:r>
        <w:t>3. Strains used in this Study</w:t>
      </w:r>
    </w:p>
    <w:p w14:paraId="23C0C143" w14:textId="77777777" w:rsidR="002C68BE" w:rsidRPr="00613065" w:rsidRDefault="002C68BE" w:rsidP="002C68BE">
      <w:pPr>
        <w:spacing w:after="0" w:line="480" w:lineRule="auto"/>
        <w:rPr>
          <w:sz w:val="20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90"/>
        <w:gridCol w:w="1248"/>
        <w:gridCol w:w="4719"/>
        <w:gridCol w:w="1159"/>
      </w:tblGrid>
      <w:tr w:rsidR="002C68BE" w:rsidRPr="00613065" w14:paraId="4E81F71F" w14:textId="77777777" w:rsidTr="002C68BE">
        <w:tc>
          <w:tcPr>
            <w:tcW w:w="0" w:type="auto"/>
          </w:tcPr>
          <w:p w14:paraId="34C2F019" w14:textId="77777777" w:rsidR="002C68BE" w:rsidRPr="00613065" w:rsidRDefault="002C68BE" w:rsidP="002C68BE">
            <w:pPr>
              <w:pStyle w:val="Default"/>
              <w:spacing w:after="200" w:line="276" w:lineRule="auto"/>
              <w:ind w:right="206"/>
              <w:jc w:val="both"/>
              <w:rPr>
                <w:b/>
                <w:kern w:val="24"/>
                <w:sz w:val="16"/>
                <w:szCs w:val="16"/>
              </w:rPr>
            </w:pPr>
            <w:r w:rsidRPr="00613065">
              <w:rPr>
                <w:b/>
                <w:kern w:val="24"/>
                <w:sz w:val="16"/>
                <w:szCs w:val="16"/>
              </w:rPr>
              <w:t>Strain name</w:t>
            </w:r>
          </w:p>
        </w:tc>
        <w:tc>
          <w:tcPr>
            <w:tcW w:w="0" w:type="auto"/>
          </w:tcPr>
          <w:p w14:paraId="3581B0D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b/>
                <w:kern w:val="24"/>
                <w:sz w:val="16"/>
                <w:szCs w:val="16"/>
              </w:rPr>
            </w:pPr>
            <w:r w:rsidRPr="00613065">
              <w:rPr>
                <w:b/>
                <w:kern w:val="24"/>
                <w:sz w:val="16"/>
                <w:szCs w:val="16"/>
              </w:rPr>
              <w:t xml:space="preserve">Plasmid </w:t>
            </w:r>
          </w:p>
        </w:tc>
        <w:tc>
          <w:tcPr>
            <w:tcW w:w="0" w:type="auto"/>
          </w:tcPr>
          <w:p w14:paraId="4B6B20E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b/>
                <w:kern w:val="24"/>
                <w:sz w:val="16"/>
                <w:szCs w:val="16"/>
              </w:rPr>
            </w:pPr>
            <w:r w:rsidRPr="00613065">
              <w:rPr>
                <w:b/>
                <w:kern w:val="24"/>
                <w:sz w:val="16"/>
                <w:szCs w:val="16"/>
              </w:rPr>
              <w:t>Genotype</w:t>
            </w:r>
          </w:p>
        </w:tc>
        <w:tc>
          <w:tcPr>
            <w:tcW w:w="0" w:type="auto"/>
          </w:tcPr>
          <w:p w14:paraId="67DAC34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b/>
                <w:kern w:val="24"/>
                <w:sz w:val="16"/>
                <w:szCs w:val="16"/>
              </w:rPr>
            </w:pPr>
            <w:r w:rsidRPr="00613065">
              <w:rPr>
                <w:b/>
                <w:kern w:val="24"/>
                <w:sz w:val="16"/>
                <w:szCs w:val="16"/>
              </w:rPr>
              <w:t>Source</w:t>
            </w:r>
          </w:p>
        </w:tc>
      </w:tr>
      <w:tr w:rsidR="002C68BE" w:rsidRPr="00613065" w14:paraId="660785A2" w14:textId="77777777" w:rsidTr="002C68BE">
        <w:tc>
          <w:tcPr>
            <w:tcW w:w="0" w:type="auto"/>
          </w:tcPr>
          <w:p w14:paraId="6AF23DE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BY4743</w:t>
            </w:r>
          </w:p>
        </w:tc>
        <w:tc>
          <w:tcPr>
            <w:tcW w:w="0" w:type="auto"/>
          </w:tcPr>
          <w:p w14:paraId="6A3E6285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765675C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6DF1885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0BFC63EA" w14:textId="77777777" w:rsidTr="002C68BE">
        <w:tc>
          <w:tcPr>
            <w:tcW w:w="0" w:type="auto"/>
          </w:tcPr>
          <w:p w14:paraId="499E7B95" w14:textId="77777777" w:rsidR="002C68BE" w:rsidRPr="00613065" w:rsidRDefault="002C68BE" w:rsidP="002C68BE">
            <w:pPr>
              <w:pStyle w:val="Default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BY4741</w:t>
            </w:r>
          </w:p>
        </w:tc>
        <w:tc>
          <w:tcPr>
            <w:tcW w:w="0" w:type="auto"/>
          </w:tcPr>
          <w:p w14:paraId="5FF7D3E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4189176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his3∆1 </w:t>
            </w:r>
            <w:proofErr w:type="gramStart"/>
            <w:r w:rsidRPr="00613065">
              <w:rPr>
                <w:i/>
                <w:iCs/>
                <w:sz w:val="16"/>
                <w:szCs w:val="16"/>
              </w:rPr>
              <w:t>leu2∆0  met15∆0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 xml:space="preserve"> LYS2 ura3∆0</w:t>
            </w:r>
          </w:p>
        </w:tc>
        <w:tc>
          <w:tcPr>
            <w:tcW w:w="0" w:type="auto"/>
          </w:tcPr>
          <w:p w14:paraId="435416D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2FF3C8BF" w14:textId="77777777" w:rsidTr="002C68BE">
        <w:trPr>
          <w:trHeight w:val="74"/>
        </w:trPr>
        <w:tc>
          <w:tcPr>
            <w:tcW w:w="0" w:type="auto"/>
          </w:tcPr>
          <w:p w14:paraId="6C91B18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BY4742</w:t>
            </w:r>
          </w:p>
        </w:tc>
        <w:tc>
          <w:tcPr>
            <w:tcW w:w="0" w:type="auto"/>
          </w:tcPr>
          <w:p w14:paraId="2C5406E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2E9A49D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i/>
                <w:iCs/>
                <w:sz w:val="16"/>
                <w:szCs w:val="16"/>
              </w:rPr>
            </w:pPr>
            <w:r w:rsidRPr="00613065">
              <w:rPr>
                <w:i/>
                <w:iCs/>
                <w:sz w:val="16"/>
                <w:szCs w:val="16"/>
              </w:rPr>
              <w:t>MATα his3∆1 leu2∆0 MET15 lys2∆0 ura3∆0</w:t>
            </w:r>
          </w:p>
        </w:tc>
        <w:tc>
          <w:tcPr>
            <w:tcW w:w="0" w:type="auto"/>
          </w:tcPr>
          <w:p w14:paraId="700FF9E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306EA928" w14:textId="77777777" w:rsidTr="002C68BE">
        <w:tc>
          <w:tcPr>
            <w:tcW w:w="0" w:type="auto"/>
          </w:tcPr>
          <w:p w14:paraId="3669248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i/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nmt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NMT1</w:t>
            </w:r>
          </w:p>
        </w:tc>
        <w:tc>
          <w:tcPr>
            <w:tcW w:w="0" w:type="auto"/>
          </w:tcPr>
          <w:p w14:paraId="7AAAFA0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0C47A89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nmt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NMT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341BFAB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1307E312" w14:textId="77777777" w:rsidTr="002C68BE">
        <w:tc>
          <w:tcPr>
            <w:tcW w:w="0" w:type="auto"/>
          </w:tcPr>
          <w:p w14:paraId="205C397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pgk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PGK1</w:t>
            </w:r>
          </w:p>
        </w:tc>
        <w:tc>
          <w:tcPr>
            <w:tcW w:w="0" w:type="auto"/>
          </w:tcPr>
          <w:p w14:paraId="0D15BDE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16235D27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gk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PGK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65B95BE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48482B57" w14:textId="77777777" w:rsidTr="002C68BE">
        <w:tc>
          <w:tcPr>
            <w:tcW w:w="0" w:type="auto"/>
          </w:tcPr>
          <w:p w14:paraId="309EF2D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tpi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TPI1</w:t>
            </w:r>
          </w:p>
        </w:tc>
        <w:tc>
          <w:tcPr>
            <w:tcW w:w="0" w:type="auto"/>
          </w:tcPr>
          <w:p w14:paraId="5CD62E7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1FC2673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tpi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>TPI1</w:t>
            </w:r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7FFDD7A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3531BCB6" w14:textId="77777777" w:rsidTr="002C68BE">
        <w:tc>
          <w:tcPr>
            <w:tcW w:w="0" w:type="auto"/>
          </w:tcPr>
          <w:p w14:paraId="13B38FA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sah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SAH1</w:t>
            </w:r>
          </w:p>
        </w:tc>
        <w:tc>
          <w:tcPr>
            <w:tcW w:w="0" w:type="auto"/>
          </w:tcPr>
          <w:p w14:paraId="6A9A0A53" w14:textId="77777777" w:rsidR="002C68BE" w:rsidRPr="00613065" w:rsidRDefault="002C68BE" w:rsidP="002C68BE">
            <w:pPr>
              <w:pStyle w:val="Default"/>
              <w:spacing w:line="276" w:lineRule="auto"/>
              <w:jc w:val="both"/>
              <w:rPr>
                <w:kern w:val="24"/>
                <w:sz w:val="16"/>
                <w:szCs w:val="16"/>
              </w:rPr>
            </w:pPr>
          </w:p>
        </w:tc>
        <w:tc>
          <w:tcPr>
            <w:tcW w:w="0" w:type="auto"/>
          </w:tcPr>
          <w:p w14:paraId="328AEF2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sah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SAH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1704FB8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5BBB4A16" w14:textId="77777777" w:rsidTr="002C68BE">
        <w:tc>
          <w:tcPr>
            <w:tcW w:w="0" w:type="auto"/>
          </w:tcPr>
          <w:p w14:paraId="5021701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ipp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IPP1</w:t>
            </w:r>
          </w:p>
        </w:tc>
        <w:tc>
          <w:tcPr>
            <w:tcW w:w="0" w:type="auto"/>
          </w:tcPr>
          <w:p w14:paraId="2DD58090" w14:textId="77777777" w:rsidR="002C68BE" w:rsidRPr="00613065" w:rsidRDefault="002C68BE" w:rsidP="002C68BE">
            <w:pPr>
              <w:pStyle w:val="Default"/>
              <w:spacing w:line="276" w:lineRule="auto"/>
              <w:jc w:val="both"/>
              <w:rPr>
                <w:kern w:val="24"/>
                <w:sz w:val="16"/>
                <w:szCs w:val="16"/>
              </w:rPr>
            </w:pPr>
          </w:p>
        </w:tc>
        <w:tc>
          <w:tcPr>
            <w:tcW w:w="0" w:type="auto"/>
          </w:tcPr>
          <w:p w14:paraId="72B1F13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ipp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IPP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2F7FFA8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4B6FB45C" w14:textId="77777777" w:rsidTr="002C68BE">
        <w:tc>
          <w:tcPr>
            <w:tcW w:w="0" w:type="auto"/>
          </w:tcPr>
          <w:p w14:paraId="3B16128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i/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sec53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SEC53</w:t>
            </w:r>
          </w:p>
        </w:tc>
        <w:tc>
          <w:tcPr>
            <w:tcW w:w="0" w:type="auto"/>
          </w:tcPr>
          <w:p w14:paraId="58D2558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18291A7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sec53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>SEC53</w:t>
            </w:r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7BE997C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54768667" w14:textId="77777777" w:rsidTr="002C68BE">
        <w:tc>
          <w:tcPr>
            <w:tcW w:w="0" w:type="auto"/>
          </w:tcPr>
          <w:p w14:paraId="176700F8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cdc2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CDC21</w:t>
            </w:r>
          </w:p>
        </w:tc>
        <w:tc>
          <w:tcPr>
            <w:tcW w:w="0" w:type="auto"/>
          </w:tcPr>
          <w:p w14:paraId="659CF1E0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50F7F8A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cdc2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 xml:space="preserve">CDC2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540B66E0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30BE9075" w14:textId="77777777" w:rsidTr="002C68BE">
        <w:tc>
          <w:tcPr>
            <w:tcW w:w="0" w:type="auto"/>
          </w:tcPr>
          <w:p w14:paraId="620EEDE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krs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KRS1</w:t>
            </w:r>
          </w:p>
        </w:tc>
        <w:tc>
          <w:tcPr>
            <w:tcW w:w="0" w:type="auto"/>
          </w:tcPr>
          <w:p w14:paraId="71C920D0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4BFCB55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krs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>KRS1</w:t>
            </w:r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38C6768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333F687A" w14:textId="77777777" w:rsidTr="002C68BE">
        <w:tc>
          <w:tcPr>
            <w:tcW w:w="0" w:type="auto"/>
          </w:tcPr>
          <w:p w14:paraId="19B8A9C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ade13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ADE13</w:t>
            </w:r>
          </w:p>
        </w:tc>
        <w:tc>
          <w:tcPr>
            <w:tcW w:w="0" w:type="auto"/>
          </w:tcPr>
          <w:p w14:paraId="5C56FA62" w14:textId="77777777" w:rsidR="002C68BE" w:rsidRPr="00613065" w:rsidRDefault="002C68BE" w:rsidP="002C68BE">
            <w:pPr>
              <w:pStyle w:val="Default"/>
              <w:spacing w:line="276" w:lineRule="auto"/>
              <w:jc w:val="both"/>
              <w:rPr>
                <w:kern w:val="24"/>
                <w:sz w:val="16"/>
                <w:szCs w:val="16"/>
              </w:rPr>
            </w:pPr>
          </w:p>
        </w:tc>
        <w:tc>
          <w:tcPr>
            <w:tcW w:w="0" w:type="auto"/>
          </w:tcPr>
          <w:p w14:paraId="0FD0646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ade13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 xml:space="preserve">ADE13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48A9C03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73189B72" w14:textId="77777777" w:rsidTr="002C68BE">
        <w:tc>
          <w:tcPr>
            <w:tcW w:w="0" w:type="auto"/>
          </w:tcPr>
          <w:p w14:paraId="2297E52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mvd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MVD1</w:t>
            </w:r>
          </w:p>
        </w:tc>
        <w:tc>
          <w:tcPr>
            <w:tcW w:w="0" w:type="auto"/>
          </w:tcPr>
          <w:p w14:paraId="383E613B" w14:textId="77777777" w:rsidR="002C68BE" w:rsidRPr="00613065" w:rsidRDefault="002C68BE" w:rsidP="002C68BE">
            <w:pPr>
              <w:pStyle w:val="Default"/>
              <w:spacing w:line="276" w:lineRule="auto"/>
              <w:jc w:val="both"/>
              <w:rPr>
                <w:kern w:val="24"/>
                <w:sz w:val="16"/>
                <w:szCs w:val="16"/>
              </w:rPr>
            </w:pPr>
          </w:p>
        </w:tc>
        <w:tc>
          <w:tcPr>
            <w:tcW w:w="0" w:type="auto"/>
          </w:tcPr>
          <w:p w14:paraId="4C24F56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mvd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MVD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40E6D8D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359CCF0C" w14:textId="77777777" w:rsidTr="002C68BE">
        <w:tc>
          <w:tcPr>
            <w:tcW w:w="0" w:type="auto"/>
          </w:tcPr>
          <w:p w14:paraId="1210563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rki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RKI1</w:t>
            </w:r>
          </w:p>
        </w:tc>
        <w:tc>
          <w:tcPr>
            <w:tcW w:w="0" w:type="auto"/>
          </w:tcPr>
          <w:p w14:paraId="17C8EBFB" w14:textId="77777777" w:rsidR="002C68BE" w:rsidRPr="00613065" w:rsidRDefault="002C68BE" w:rsidP="002C68BE">
            <w:pPr>
              <w:pStyle w:val="Default"/>
              <w:spacing w:line="276" w:lineRule="auto"/>
              <w:jc w:val="both"/>
              <w:rPr>
                <w:kern w:val="24"/>
                <w:sz w:val="16"/>
                <w:szCs w:val="16"/>
              </w:rPr>
            </w:pPr>
          </w:p>
        </w:tc>
        <w:tc>
          <w:tcPr>
            <w:tcW w:w="0" w:type="auto"/>
          </w:tcPr>
          <w:p w14:paraId="1211A7C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rki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RKI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4A5EE5A5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66AAD057" w14:textId="77777777" w:rsidTr="002C68BE">
        <w:tc>
          <w:tcPr>
            <w:tcW w:w="0" w:type="auto"/>
          </w:tcPr>
          <w:p w14:paraId="5BBFCC9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cdc8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CDC8</w:t>
            </w:r>
          </w:p>
        </w:tc>
        <w:tc>
          <w:tcPr>
            <w:tcW w:w="0" w:type="auto"/>
          </w:tcPr>
          <w:p w14:paraId="681960EC" w14:textId="77777777" w:rsidR="002C68BE" w:rsidRPr="00613065" w:rsidRDefault="002C68BE" w:rsidP="002C68BE">
            <w:pPr>
              <w:pStyle w:val="Default"/>
              <w:spacing w:line="276" w:lineRule="auto"/>
              <w:jc w:val="both"/>
              <w:rPr>
                <w:kern w:val="24"/>
                <w:sz w:val="16"/>
                <w:szCs w:val="16"/>
              </w:rPr>
            </w:pPr>
          </w:p>
        </w:tc>
        <w:tc>
          <w:tcPr>
            <w:tcW w:w="0" w:type="auto"/>
          </w:tcPr>
          <w:p w14:paraId="30A83F4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cdc8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>CDC8</w:t>
            </w:r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4190AF88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71F47AB5" w14:textId="77777777" w:rsidTr="002C68BE">
        <w:tc>
          <w:tcPr>
            <w:tcW w:w="0" w:type="auto"/>
          </w:tcPr>
          <w:p w14:paraId="420794F0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dys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DYS1</w:t>
            </w:r>
          </w:p>
        </w:tc>
        <w:tc>
          <w:tcPr>
            <w:tcW w:w="0" w:type="auto"/>
          </w:tcPr>
          <w:p w14:paraId="37E99447" w14:textId="77777777" w:rsidR="002C68BE" w:rsidRPr="00613065" w:rsidRDefault="002C68BE" w:rsidP="002C68BE">
            <w:pPr>
              <w:pStyle w:val="Default"/>
              <w:spacing w:line="276" w:lineRule="auto"/>
              <w:jc w:val="both"/>
              <w:rPr>
                <w:kern w:val="24"/>
                <w:sz w:val="16"/>
                <w:szCs w:val="16"/>
              </w:rPr>
            </w:pPr>
          </w:p>
        </w:tc>
        <w:tc>
          <w:tcPr>
            <w:tcW w:w="0" w:type="auto"/>
          </w:tcPr>
          <w:p w14:paraId="16EA408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dys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DYS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33B99777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65C9BC0D" w14:textId="77777777" w:rsidTr="002C68BE">
        <w:tc>
          <w:tcPr>
            <w:tcW w:w="0" w:type="auto"/>
          </w:tcPr>
          <w:p w14:paraId="4B1460B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phs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PHS1</w:t>
            </w:r>
          </w:p>
        </w:tc>
        <w:tc>
          <w:tcPr>
            <w:tcW w:w="0" w:type="auto"/>
          </w:tcPr>
          <w:p w14:paraId="67CF737E" w14:textId="77777777" w:rsidR="002C68BE" w:rsidRPr="00613065" w:rsidRDefault="002C68BE" w:rsidP="002C68BE">
            <w:pPr>
              <w:pStyle w:val="Default"/>
              <w:spacing w:line="276" w:lineRule="auto"/>
              <w:jc w:val="both"/>
              <w:rPr>
                <w:kern w:val="24"/>
                <w:sz w:val="16"/>
                <w:szCs w:val="16"/>
              </w:rPr>
            </w:pPr>
          </w:p>
        </w:tc>
        <w:tc>
          <w:tcPr>
            <w:tcW w:w="0" w:type="auto"/>
          </w:tcPr>
          <w:p w14:paraId="1C8EA44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hs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PHS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274038A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45EDA1C2" w14:textId="77777777" w:rsidTr="002C68BE">
        <w:tc>
          <w:tcPr>
            <w:tcW w:w="0" w:type="auto"/>
          </w:tcPr>
          <w:p w14:paraId="07401BB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pis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PIS1</w:t>
            </w:r>
          </w:p>
        </w:tc>
        <w:tc>
          <w:tcPr>
            <w:tcW w:w="0" w:type="auto"/>
          </w:tcPr>
          <w:p w14:paraId="4173D88E" w14:textId="77777777" w:rsidR="002C68BE" w:rsidRPr="00613065" w:rsidRDefault="002C68BE" w:rsidP="002C68BE">
            <w:pPr>
              <w:pStyle w:val="Default"/>
              <w:spacing w:line="276" w:lineRule="auto"/>
              <w:jc w:val="both"/>
              <w:rPr>
                <w:kern w:val="24"/>
                <w:sz w:val="16"/>
                <w:szCs w:val="16"/>
              </w:rPr>
            </w:pPr>
          </w:p>
        </w:tc>
        <w:tc>
          <w:tcPr>
            <w:tcW w:w="0" w:type="auto"/>
          </w:tcPr>
          <w:p w14:paraId="1447855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is1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PIS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16D35EE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sz w:val="16"/>
                <w:szCs w:val="16"/>
              </w:rPr>
              <w:t>EUROSCARF</w:t>
            </w:r>
          </w:p>
        </w:tc>
      </w:tr>
      <w:tr w:rsidR="002C68BE" w:rsidRPr="00613065" w14:paraId="333F5EF5" w14:textId="77777777" w:rsidTr="002C68BE">
        <w:tc>
          <w:tcPr>
            <w:tcW w:w="0" w:type="auto"/>
          </w:tcPr>
          <w:p w14:paraId="48636C6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nmt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NMT1_p</w:t>
            </w:r>
          </w:p>
        </w:tc>
        <w:tc>
          <w:tcPr>
            <w:tcW w:w="0" w:type="auto"/>
          </w:tcPr>
          <w:p w14:paraId="2941F4C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6258FFF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/PDR5 nmt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NMT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0B616A80" w14:textId="0E3871C2" w:rsidR="002C68BE" w:rsidRPr="00613065" w:rsidRDefault="002C68BE" w:rsidP="00F7306D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 </w:instrText>
            </w:r>
            <w:r w:rsidR="00F7306D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.DATA </w:instrText>
            </w:r>
            <w:r w:rsidR="00F7306D">
              <w:rPr>
                <w:kern w:val="24"/>
                <w:sz w:val="16"/>
                <w:szCs w:val="16"/>
              </w:rPr>
            </w:r>
            <w:r w:rsidR="00F7306D">
              <w:rPr>
                <w:kern w:val="24"/>
                <w:sz w:val="16"/>
                <w:szCs w:val="16"/>
              </w:rPr>
              <w:fldChar w:fldCharType="end"/>
            </w:r>
            <w:r w:rsidRPr="00613065">
              <w:rPr>
                <w:kern w:val="24"/>
                <w:sz w:val="16"/>
                <w:szCs w:val="16"/>
              </w:rPr>
            </w:r>
            <w:r w:rsidRPr="00613065">
              <w:rPr>
                <w:kern w:val="24"/>
                <w:sz w:val="16"/>
                <w:szCs w:val="16"/>
              </w:rPr>
              <w:fldChar w:fldCharType="separate"/>
            </w:r>
            <w:bookmarkStart w:id="0" w:name="_GoBack"/>
            <w:r w:rsidR="00C279B1">
              <w:rPr>
                <w:noProof/>
                <w:kern w:val="24"/>
                <w:sz w:val="16"/>
                <w:szCs w:val="16"/>
              </w:rPr>
              <w:t>[9]</w:t>
            </w:r>
            <w:bookmarkEnd w:id="0"/>
            <w:r w:rsidRPr="00613065">
              <w:rPr>
                <w:kern w:val="24"/>
                <w:sz w:val="16"/>
                <w:szCs w:val="16"/>
              </w:rPr>
              <w:fldChar w:fldCharType="end"/>
            </w:r>
          </w:p>
        </w:tc>
      </w:tr>
      <w:tr w:rsidR="002C68BE" w:rsidRPr="00613065" w14:paraId="57A27897" w14:textId="77777777" w:rsidTr="002C68BE">
        <w:tc>
          <w:tcPr>
            <w:tcW w:w="0" w:type="auto"/>
          </w:tcPr>
          <w:p w14:paraId="212AA82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pgk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PGK1_p</w:t>
            </w:r>
          </w:p>
        </w:tc>
        <w:tc>
          <w:tcPr>
            <w:tcW w:w="0" w:type="auto"/>
          </w:tcPr>
          <w:p w14:paraId="7C81E77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1E9A81E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/PDR5 pgk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PGK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28762627" w14:textId="469F9CC9" w:rsidR="002C68BE" w:rsidRPr="00613065" w:rsidRDefault="002C68BE" w:rsidP="00F7306D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 </w:instrText>
            </w:r>
            <w:r w:rsidR="00F7306D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.DATA </w:instrText>
            </w:r>
            <w:r w:rsidR="00F7306D">
              <w:rPr>
                <w:kern w:val="24"/>
                <w:sz w:val="16"/>
                <w:szCs w:val="16"/>
              </w:rPr>
            </w:r>
            <w:r w:rsidR="00F7306D">
              <w:rPr>
                <w:kern w:val="24"/>
                <w:sz w:val="16"/>
                <w:szCs w:val="16"/>
              </w:rPr>
              <w:fldChar w:fldCharType="end"/>
            </w:r>
            <w:r w:rsidRPr="00613065">
              <w:rPr>
                <w:kern w:val="24"/>
                <w:sz w:val="16"/>
                <w:szCs w:val="16"/>
              </w:rPr>
            </w:r>
            <w:r w:rsidRPr="00613065">
              <w:rPr>
                <w:kern w:val="24"/>
                <w:sz w:val="16"/>
                <w:szCs w:val="16"/>
              </w:rPr>
              <w:fldChar w:fldCharType="separate"/>
            </w:r>
            <w:r w:rsidR="00C279B1">
              <w:rPr>
                <w:noProof/>
                <w:kern w:val="24"/>
                <w:sz w:val="16"/>
                <w:szCs w:val="16"/>
              </w:rPr>
              <w:t>[9]</w:t>
            </w:r>
            <w:r w:rsidRPr="00613065">
              <w:rPr>
                <w:kern w:val="24"/>
                <w:sz w:val="16"/>
                <w:szCs w:val="16"/>
              </w:rPr>
              <w:fldChar w:fldCharType="end"/>
            </w:r>
          </w:p>
        </w:tc>
      </w:tr>
      <w:tr w:rsidR="002C68BE" w:rsidRPr="00613065" w14:paraId="589E261F" w14:textId="77777777" w:rsidTr="002C68BE">
        <w:tc>
          <w:tcPr>
            <w:tcW w:w="0" w:type="auto"/>
          </w:tcPr>
          <w:p w14:paraId="0EF90B3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tpi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TPI1_p</w:t>
            </w:r>
          </w:p>
        </w:tc>
        <w:tc>
          <w:tcPr>
            <w:tcW w:w="0" w:type="auto"/>
          </w:tcPr>
          <w:p w14:paraId="032F9546" w14:textId="77777777" w:rsidR="002C68BE" w:rsidRPr="00613065" w:rsidRDefault="002C68BE" w:rsidP="002C68BE">
            <w:pPr>
              <w:pStyle w:val="Default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537E479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 xml:space="preserve">::HISMX/PDR5 </w:t>
            </w:r>
            <w:r w:rsidRPr="00613065">
              <w:rPr>
                <w:i/>
                <w:kern w:val="24"/>
                <w:sz w:val="16"/>
                <w:szCs w:val="16"/>
              </w:rPr>
              <w:t>tpi1</w:t>
            </w:r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>TPI1</w:t>
            </w:r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2E8C54C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26C2827A" w14:textId="77777777" w:rsidTr="002C68BE">
        <w:tc>
          <w:tcPr>
            <w:tcW w:w="0" w:type="auto"/>
          </w:tcPr>
          <w:p w14:paraId="4629517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sah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SAH1_p</w:t>
            </w:r>
          </w:p>
        </w:tc>
        <w:tc>
          <w:tcPr>
            <w:tcW w:w="0" w:type="auto"/>
          </w:tcPr>
          <w:p w14:paraId="3A26689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6E8845F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/PDR5 sah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SAH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7CF038D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1AE81B21" w14:textId="77777777" w:rsidTr="002C68BE">
        <w:tc>
          <w:tcPr>
            <w:tcW w:w="0" w:type="auto"/>
          </w:tcPr>
          <w:p w14:paraId="0F145678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ipp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IPP1_p</w:t>
            </w:r>
          </w:p>
        </w:tc>
        <w:tc>
          <w:tcPr>
            <w:tcW w:w="0" w:type="auto"/>
          </w:tcPr>
          <w:p w14:paraId="1A45EC6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078ABE6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/PDR5 ipp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IPP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70B640F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38AACFEF" w14:textId="77777777" w:rsidTr="002C68BE">
        <w:tc>
          <w:tcPr>
            <w:tcW w:w="0" w:type="auto"/>
          </w:tcPr>
          <w:p w14:paraId="55658625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sec53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SEC53_p</w:t>
            </w:r>
          </w:p>
        </w:tc>
        <w:tc>
          <w:tcPr>
            <w:tcW w:w="0" w:type="auto"/>
          </w:tcPr>
          <w:p w14:paraId="32D82C6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2A2B778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 xml:space="preserve">::HISMX/PDR5 </w:t>
            </w:r>
            <w:r w:rsidRPr="00613065">
              <w:rPr>
                <w:i/>
                <w:kern w:val="24"/>
                <w:sz w:val="16"/>
                <w:szCs w:val="16"/>
              </w:rPr>
              <w:t>sec53</w:t>
            </w:r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>SEC53</w:t>
            </w:r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  <w:r w:rsidRPr="00613065">
              <w:rPr>
                <w:kern w:val="24"/>
                <w:sz w:val="16"/>
                <w:szCs w:val="16"/>
              </w:rPr>
              <w:t xml:space="preserve"> This work</w:t>
            </w:r>
          </w:p>
        </w:tc>
        <w:tc>
          <w:tcPr>
            <w:tcW w:w="0" w:type="auto"/>
          </w:tcPr>
          <w:p w14:paraId="609469C7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05CC5AFB" w14:textId="77777777" w:rsidTr="002C68BE">
        <w:tc>
          <w:tcPr>
            <w:tcW w:w="0" w:type="auto"/>
          </w:tcPr>
          <w:p w14:paraId="0BF7D91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cdc2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CDC21_p</w:t>
            </w:r>
          </w:p>
        </w:tc>
        <w:tc>
          <w:tcPr>
            <w:tcW w:w="0" w:type="auto"/>
          </w:tcPr>
          <w:p w14:paraId="3E503C5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2726DE0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 xml:space="preserve">::HISMX/PDR5 </w:t>
            </w:r>
            <w:r w:rsidRPr="00613065">
              <w:rPr>
                <w:i/>
                <w:kern w:val="24"/>
                <w:sz w:val="16"/>
                <w:szCs w:val="16"/>
              </w:rPr>
              <w:t>cdc21</w:t>
            </w:r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 xml:space="preserve">CDC2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1920438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4630C7D5" w14:textId="77777777" w:rsidTr="002C68BE">
        <w:tc>
          <w:tcPr>
            <w:tcW w:w="0" w:type="auto"/>
          </w:tcPr>
          <w:p w14:paraId="0BCB121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krs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KRS1_p</w:t>
            </w:r>
          </w:p>
        </w:tc>
        <w:tc>
          <w:tcPr>
            <w:tcW w:w="0" w:type="auto"/>
          </w:tcPr>
          <w:p w14:paraId="0882046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7EF09E0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 xml:space="preserve">::HISMX/PDR5 </w:t>
            </w:r>
            <w:r w:rsidRPr="00613065">
              <w:rPr>
                <w:i/>
                <w:kern w:val="24"/>
                <w:sz w:val="16"/>
                <w:szCs w:val="16"/>
              </w:rPr>
              <w:t>krs1</w:t>
            </w:r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>KRS1</w:t>
            </w:r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6FEBDAA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2921E050" w14:textId="77777777" w:rsidTr="002C68BE">
        <w:tc>
          <w:tcPr>
            <w:tcW w:w="0" w:type="auto"/>
          </w:tcPr>
          <w:p w14:paraId="586F1E0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ade13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ADE13_p</w:t>
            </w:r>
          </w:p>
        </w:tc>
        <w:tc>
          <w:tcPr>
            <w:tcW w:w="0" w:type="auto"/>
          </w:tcPr>
          <w:p w14:paraId="39DEEE38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3865BCB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 xml:space="preserve">::HISMX/PDR5 </w:t>
            </w:r>
            <w:r w:rsidRPr="00613065">
              <w:rPr>
                <w:i/>
                <w:kern w:val="24"/>
                <w:sz w:val="16"/>
                <w:szCs w:val="16"/>
              </w:rPr>
              <w:t>ade13</w:t>
            </w:r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 xml:space="preserve">ADE13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3205F20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685D777E" w14:textId="77777777" w:rsidTr="002C68BE">
        <w:tc>
          <w:tcPr>
            <w:tcW w:w="0" w:type="auto"/>
          </w:tcPr>
          <w:p w14:paraId="13A72FA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mvd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MVD1_p</w:t>
            </w:r>
          </w:p>
        </w:tc>
        <w:tc>
          <w:tcPr>
            <w:tcW w:w="0" w:type="auto"/>
          </w:tcPr>
          <w:p w14:paraId="0FDB3A2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685213D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/PDR5 mvd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MVD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2FD0627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7144B139" w14:textId="77777777" w:rsidTr="002C68BE">
        <w:tc>
          <w:tcPr>
            <w:tcW w:w="0" w:type="auto"/>
          </w:tcPr>
          <w:p w14:paraId="64BE12E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rki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RKI1_p</w:t>
            </w:r>
          </w:p>
        </w:tc>
        <w:tc>
          <w:tcPr>
            <w:tcW w:w="0" w:type="auto"/>
          </w:tcPr>
          <w:p w14:paraId="6AE945D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122871D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/PDR5 rki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RKI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34A3216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0BFF5D4B" w14:textId="77777777" w:rsidTr="002C68BE">
        <w:tc>
          <w:tcPr>
            <w:tcW w:w="0" w:type="auto"/>
          </w:tcPr>
          <w:p w14:paraId="734FC4E0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cdc8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CDC8_p</w:t>
            </w:r>
          </w:p>
        </w:tc>
        <w:tc>
          <w:tcPr>
            <w:tcW w:w="0" w:type="auto"/>
          </w:tcPr>
          <w:p w14:paraId="5640B83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0BE8E78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 xml:space="preserve">::HISMX/PDR5 </w:t>
            </w:r>
            <w:r w:rsidRPr="00613065">
              <w:rPr>
                <w:i/>
                <w:kern w:val="24"/>
                <w:sz w:val="16"/>
                <w:szCs w:val="16"/>
              </w:rPr>
              <w:t>cdc8</w:t>
            </w:r>
            <w:r w:rsidRPr="00613065">
              <w:rPr>
                <w:i/>
                <w:iCs/>
                <w:sz w:val="16"/>
                <w:szCs w:val="16"/>
              </w:rPr>
              <w:t>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</w:t>
            </w:r>
            <w:r w:rsidRPr="00613065">
              <w:rPr>
                <w:i/>
                <w:kern w:val="24"/>
                <w:sz w:val="16"/>
                <w:szCs w:val="16"/>
              </w:rPr>
              <w:t>CDC8</w:t>
            </w:r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0107316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3BCD177C" w14:textId="77777777" w:rsidTr="002C68BE">
        <w:tc>
          <w:tcPr>
            <w:tcW w:w="0" w:type="auto"/>
          </w:tcPr>
          <w:p w14:paraId="5EAAB90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dys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DYS1_p</w:t>
            </w:r>
          </w:p>
        </w:tc>
        <w:tc>
          <w:tcPr>
            <w:tcW w:w="0" w:type="auto"/>
          </w:tcPr>
          <w:p w14:paraId="5689EC8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0444774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/PDR5 dys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DYS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51A1808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7AF54C27" w14:textId="77777777" w:rsidTr="002C68BE">
        <w:tc>
          <w:tcPr>
            <w:tcW w:w="0" w:type="auto"/>
          </w:tcPr>
          <w:p w14:paraId="460AB25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phs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PHS1_p</w:t>
            </w:r>
          </w:p>
        </w:tc>
        <w:tc>
          <w:tcPr>
            <w:tcW w:w="0" w:type="auto"/>
          </w:tcPr>
          <w:p w14:paraId="236943B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1858C570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/PDR5 phs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PHS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209B255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6FA9E33C" w14:textId="77777777" w:rsidTr="002C68BE">
        <w:tc>
          <w:tcPr>
            <w:tcW w:w="0" w:type="auto"/>
          </w:tcPr>
          <w:p w14:paraId="2F777F8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kern w:val="24"/>
                <w:sz w:val="16"/>
                <w:szCs w:val="16"/>
              </w:rPr>
              <w:t>pis1</w:t>
            </w:r>
            <w:r w:rsidRPr="00613065">
              <w:rPr>
                <w:i/>
                <w:iCs/>
                <w:sz w:val="16"/>
                <w:szCs w:val="16"/>
              </w:rPr>
              <w:t>∆</w:t>
            </w:r>
            <w:proofErr w:type="gramEnd"/>
            <w:r w:rsidRPr="00613065">
              <w:rPr>
                <w:i/>
                <w:kern w:val="24"/>
                <w:sz w:val="16"/>
                <w:szCs w:val="16"/>
              </w:rPr>
              <w:t>/PIS1_p</w:t>
            </w:r>
          </w:p>
        </w:tc>
        <w:tc>
          <w:tcPr>
            <w:tcW w:w="0" w:type="auto"/>
          </w:tcPr>
          <w:p w14:paraId="16647EE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-</w:t>
            </w:r>
          </w:p>
        </w:tc>
        <w:tc>
          <w:tcPr>
            <w:tcW w:w="0" w:type="auto"/>
          </w:tcPr>
          <w:p w14:paraId="2865B02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/PDR5 pis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/PIS1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>/MATα his3∆1/his3∆1 leu2∆0/leu2∆0 met15∆0/MET15 LYS2/lys2∆0 ura3∆0/ura3∆0</w:t>
            </w:r>
          </w:p>
        </w:tc>
        <w:tc>
          <w:tcPr>
            <w:tcW w:w="0" w:type="auto"/>
          </w:tcPr>
          <w:p w14:paraId="602467A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1919E21B" w14:textId="77777777" w:rsidTr="002C68BE">
        <w:tc>
          <w:tcPr>
            <w:tcW w:w="0" w:type="auto"/>
          </w:tcPr>
          <w:p w14:paraId="637F660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BmNMT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29796C9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Bm</w:t>
            </w:r>
            <w:r w:rsidRPr="00613065">
              <w:rPr>
                <w:kern w:val="24"/>
                <w:sz w:val="16"/>
                <w:szCs w:val="16"/>
              </w:rPr>
              <w:t>NMT</w:t>
            </w:r>
            <w:proofErr w:type="spellEnd"/>
            <w:proofErr w:type="gramEnd"/>
          </w:p>
        </w:tc>
        <w:tc>
          <w:tcPr>
            <w:tcW w:w="0" w:type="auto"/>
          </w:tcPr>
          <w:p w14:paraId="32488F9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nmt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24BA45F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F7306D" w:rsidRPr="00613065" w14:paraId="54CDA264" w14:textId="77777777" w:rsidTr="0051607A">
        <w:tc>
          <w:tcPr>
            <w:tcW w:w="0" w:type="auto"/>
          </w:tcPr>
          <w:p w14:paraId="59B81B5C" w14:textId="7B80FBE4" w:rsidR="00F7306D" w:rsidRPr="00613065" w:rsidRDefault="00F7306D" w:rsidP="00F7306D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</w:t>
            </w:r>
            <w:r>
              <w:rPr>
                <w:kern w:val="24"/>
                <w:sz w:val="16"/>
                <w:szCs w:val="16"/>
              </w:rPr>
              <w:t>Sm</w:t>
            </w:r>
            <w:r w:rsidRPr="00613065">
              <w:rPr>
                <w:kern w:val="24"/>
                <w:sz w:val="16"/>
                <w:szCs w:val="16"/>
              </w:rPr>
              <w:t>mNMT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06FE7F61" w14:textId="708BA912" w:rsidR="00F7306D" w:rsidRPr="00613065" w:rsidRDefault="00F7306D" w:rsidP="00F7306D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>
              <w:rPr>
                <w:i/>
                <w:kern w:val="24"/>
                <w:sz w:val="16"/>
                <w:szCs w:val="16"/>
              </w:rPr>
              <w:t>S</w:t>
            </w:r>
            <w:r w:rsidRPr="00613065">
              <w:rPr>
                <w:i/>
                <w:kern w:val="24"/>
                <w:sz w:val="16"/>
                <w:szCs w:val="16"/>
              </w:rPr>
              <w:t>m</w:t>
            </w:r>
            <w:r w:rsidRPr="00613065">
              <w:rPr>
                <w:kern w:val="24"/>
                <w:sz w:val="16"/>
                <w:szCs w:val="16"/>
              </w:rPr>
              <w:t>NMT</w:t>
            </w:r>
            <w:proofErr w:type="spellEnd"/>
            <w:proofErr w:type="gramEnd"/>
          </w:p>
        </w:tc>
        <w:tc>
          <w:tcPr>
            <w:tcW w:w="0" w:type="auto"/>
          </w:tcPr>
          <w:p w14:paraId="6C694F61" w14:textId="77777777" w:rsidR="00F7306D" w:rsidRPr="00613065" w:rsidRDefault="00F7306D" w:rsidP="0051607A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nmt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1F171D59" w14:textId="05799BBB" w:rsidR="00F7306D" w:rsidRPr="00613065" w:rsidRDefault="00F7306D" w:rsidP="00F7306D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>
              <w:rPr>
                <w:kern w:val="24"/>
                <w:sz w:val="16"/>
                <w:szCs w:val="16"/>
              </w:rPr>
              <w:instrText xml:space="preserve"> ADDIN EN.CITE </w:instrText>
            </w:r>
            <w:r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>
              <w:rPr>
                <w:kern w:val="24"/>
                <w:sz w:val="16"/>
                <w:szCs w:val="16"/>
              </w:rPr>
              <w:instrText xml:space="preserve"> ADDIN EN.CITE.DATA </w:instrText>
            </w:r>
            <w:r>
              <w:rPr>
                <w:kern w:val="24"/>
                <w:sz w:val="16"/>
                <w:szCs w:val="16"/>
              </w:rPr>
            </w:r>
            <w:r>
              <w:rPr>
                <w:kern w:val="24"/>
                <w:sz w:val="16"/>
                <w:szCs w:val="16"/>
              </w:rPr>
              <w:fldChar w:fldCharType="end"/>
            </w:r>
            <w:r>
              <w:rPr>
                <w:kern w:val="24"/>
                <w:sz w:val="16"/>
                <w:szCs w:val="16"/>
              </w:rPr>
            </w:r>
            <w:r>
              <w:rPr>
                <w:kern w:val="24"/>
                <w:sz w:val="16"/>
                <w:szCs w:val="16"/>
              </w:rPr>
              <w:fldChar w:fldCharType="separate"/>
            </w:r>
            <w:r w:rsidR="00C279B1">
              <w:rPr>
                <w:noProof/>
                <w:kern w:val="24"/>
                <w:sz w:val="16"/>
                <w:szCs w:val="16"/>
              </w:rPr>
              <w:t>[9]</w:t>
            </w:r>
            <w:r>
              <w:rPr>
                <w:kern w:val="24"/>
                <w:sz w:val="16"/>
                <w:szCs w:val="16"/>
              </w:rPr>
              <w:fldChar w:fldCharType="end"/>
            </w:r>
          </w:p>
        </w:tc>
      </w:tr>
      <w:tr w:rsidR="002C68BE" w:rsidRPr="00613065" w14:paraId="4C779C64" w14:textId="77777777" w:rsidTr="002C68BE">
        <w:tc>
          <w:tcPr>
            <w:tcW w:w="0" w:type="auto"/>
          </w:tcPr>
          <w:p w14:paraId="1103D817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HsNMT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5B85994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NMT</w:t>
            </w:r>
            <w:proofErr w:type="spellEnd"/>
            <w:proofErr w:type="gramEnd"/>
          </w:p>
        </w:tc>
        <w:tc>
          <w:tcPr>
            <w:tcW w:w="0" w:type="auto"/>
          </w:tcPr>
          <w:p w14:paraId="2F556DF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nmt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7B677EC7" w14:textId="3D643486" w:rsidR="002C68BE" w:rsidRPr="00613065" w:rsidRDefault="002C68BE" w:rsidP="00F7306D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 </w:instrText>
            </w:r>
            <w:r w:rsidR="00F7306D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.DATA </w:instrText>
            </w:r>
            <w:r w:rsidR="00F7306D">
              <w:rPr>
                <w:kern w:val="24"/>
                <w:sz w:val="16"/>
                <w:szCs w:val="16"/>
              </w:rPr>
            </w:r>
            <w:r w:rsidR="00F7306D">
              <w:rPr>
                <w:kern w:val="24"/>
                <w:sz w:val="16"/>
                <w:szCs w:val="16"/>
              </w:rPr>
              <w:fldChar w:fldCharType="end"/>
            </w:r>
            <w:r w:rsidRPr="00613065">
              <w:rPr>
                <w:kern w:val="24"/>
                <w:sz w:val="16"/>
                <w:szCs w:val="16"/>
              </w:rPr>
            </w:r>
            <w:r w:rsidRPr="00613065">
              <w:rPr>
                <w:kern w:val="24"/>
                <w:sz w:val="16"/>
                <w:szCs w:val="16"/>
              </w:rPr>
              <w:fldChar w:fldCharType="separate"/>
            </w:r>
            <w:r w:rsidR="00C279B1">
              <w:rPr>
                <w:noProof/>
                <w:kern w:val="24"/>
                <w:sz w:val="16"/>
                <w:szCs w:val="16"/>
              </w:rPr>
              <w:t>[9]</w:t>
            </w:r>
            <w:r w:rsidRPr="00613065">
              <w:rPr>
                <w:kern w:val="24"/>
                <w:sz w:val="16"/>
                <w:szCs w:val="16"/>
              </w:rPr>
              <w:fldChar w:fldCharType="end"/>
            </w:r>
          </w:p>
        </w:tc>
      </w:tr>
      <w:tr w:rsidR="002C68BE" w:rsidRPr="00613065" w14:paraId="1CC9D516" w14:textId="77777777" w:rsidTr="002C68BE">
        <w:tc>
          <w:tcPr>
            <w:tcW w:w="0" w:type="auto"/>
          </w:tcPr>
          <w:p w14:paraId="23B78B2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BmPGK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53626DC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Bm</w:t>
            </w:r>
            <w:r w:rsidRPr="00613065">
              <w:rPr>
                <w:kern w:val="24"/>
                <w:sz w:val="16"/>
                <w:szCs w:val="16"/>
              </w:rPr>
              <w:t>PGK</w:t>
            </w:r>
            <w:proofErr w:type="spellEnd"/>
            <w:proofErr w:type="gramEnd"/>
          </w:p>
        </w:tc>
        <w:tc>
          <w:tcPr>
            <w:tcW w:w="0" w:type="auto"/>
          </w:tcPr>
          <w:p w14:paraId="021A2285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pgk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3FAAF6C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21058B01" w14:textId="77777777" w:rsidTr="002C68BE">
        <w:tc>
          <w:tcPr>
            <w:tcW w:w="0" w:type="auto"/>
          </w:tcPr>
          <w:p w14:paraId="06007E98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SmPGK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5C05394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Sm</w:t>
            </w:r>
            <w:r w:rsidRPr="00613065">
              <w:rPr>
                <w:kern w:val="24"/>
                <w:sz w:val="16"/>
                <w:szCs w:val="16"/>
              </w:rPr>
              <w:t>PGK</w:t>
            </w:r>
            <w:proofErr w:type="spellEnd"/>
            <w:proofErr w:type="gramEnd"/>
          </w:p>
        </w:tc>
        <w:tc>
          <w:tcPr>
            <w:tcW w:w="0" w:type="auto"/>
          </w:tcPr>
          <w:p w14:paraId="4F732B2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pgk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104ACF76" w14:textId="52FD8FAE" w:rsidR="002C68BE" w:rsidRPr="00613065" w:rsidRDefault="002C68BE" w:rsidP="00F7306D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 </w:instrText>
            </w:r>
            <w:r w:rsidR="00F7306D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.DATA </w:instrText>
            </w:r>
            <w:r w:rsidR="00F7306D">
              <w:rPr>
                <w:kern w:val="24"/>
                <w:sz w:val="16"/>
                <w:szCs w:val="16"/>
              </w:rPr>
            </w:r>
            <w:r w:rsidR="00F7306D">
              <w:rPr>
                <w:kern w:val="24"/>
                <w:sz w:val="16"/>
                <w:szCs w:val="16"/>
              </w:rPr>
              <w:fldChar w:fldCharType="end"/>
            </w:r>
            <w:r w:rsidRPr="00613065">
              <w:rPr>
                <w:kern w:val="24"/>
                <w:sz w:val="16"/>
                <w:szCs w:val="16"/>
              </w:rPr>
            </w:r>
            <w:r w:rsidRPr="00613065">
              <w:rPr>
                <w:kern w:val="24"/>
                <w:sz w:val="16"/>
                <w:szCs w:val="16"/>
              </w:rPr>
              <w:fldChar w:fldCharType="separate"/>
            </w:r>
            <w:r w:rsidR="00C279B1">
              <w:rPr>
                <w:noProof/>
                <w:kern w:val="24"/>
                <w:sz w:val="16"/>
                <w:szCs w:val="16"/>
              </w:rPr>
              <w:t>[9]</w:t>
            </w:r>
            <w:r w:rsidRPr="00613065">
              <w:rPr>
                <w:kern w:val="24"/>
                <w:sz w:val="16"/>
                <w:szCs w:val="16"/>
              </w:rPr>
              <w:fldChar w:fldCharType="end"/>
            </w:r>
          </w:p>
        </w:tc>
      </w:tr>
      <w:tr w:rsidR="002C68BE" w:rsidRPr="00613065" w14:paraId="4A2A3046" w14:textId="77777777" w:rsidTr="002C68BE">
        <w:tc>
          <w:tcPr>
            <w:tcW w:w="0" w:type="auto"/>
          </w:tcPr>
          <w:p w14:paraId="6CB2747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HsPGK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152BB20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PGK</w:t>
            </w:r>
            <w:proofErr w:type="spellEnd"/>
            <w:proofErr w:type="gramEnd"/>
          </w:p>
        </w:tc>
        <w:tc>
          <w:tcPr>
            <w:tcW w:w="0" w:type="auto"/>
          </w:tcPr>
          <w:p w14:paraId="485AAA6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pgk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59486A7D" w14:textId="4A657747" w:rsidR="002C68BE" w:rsidRPr="00613065" w:rsidRDefault="002C68BE" w:rsidP="00F7306D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 </w:instrText>
            </w:r>
            <w:r w:rsidR="00F7306D">
              <w:rPr>
                <w:kern w:val="24"/>
                <w:sz w:val="16"/>
                <w:szCs w:val="16"/>
              </w:rPr>
              <w:fldChar w:fldCharType="begin">
                <w:fldData xml:space="preserve">PEVuZE5vdGU+PENpdGU+PEF1dGhvcj5CaWxzbGFuZDwvQXV0aG9yPjxZZWFyPjIwMTE8L1llYXI+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</w:fldData>
              </w:fldChar>
            </w:r>
            <w:r w:rsidR="00F7306D">
              <w:rPr>
                <w:kern w:val="24"/>
                <w:sz w:val="16"/>
                <w:szCs w:val="16"/>
              </w:rPr>
              <w:instrText xml:space="preserve"> ADDIN EN.CITE.DATA </w:instrText>
            </w:r>
            <w:r w:rsidR="00F7306D">
              <w:rPr>
                <w:kern w:val="24"/>
                <w:sz w:val="16"/>
                <w:szCs w:val="16"/>
              </w:rPr>
            </w:r>
            <w:r w:rsidR="00F7306D">
              <w:rPr>
                <w:kern w:val="24"/>
                <w:sz w:val="16"/>
                <w:szCs w:val="16"/>
              </w:rPr>
              <w:fldChar w:fldCharType="end"/>
            </w:r>
            <w:r w:rsidRPr="00613065">
              <w:rPr>
                <w:kern w:val="24"/>
                <w:sz w:val="16"/>
                <w:szCs w:val="16"/>
              </w:rPr>
            </w:r>
            <w:r w:rsidRPr="00613065">
              <w:rPr>
                <w:kern w:val="24"/>
                <w:sz w:val="16"/>
                <w:szCs w:val="16"/>
              </w:rPr>
              <w:fldChar w:fldCharType="separate"/>
            </w:r>
            <w:r w:rsidR="00C279B1">
              <w:rPr>
                <w:noProof/>
                <w:kern w:val="24"/>
                <w:sz w:val="16"/>
                <w:szCs w:val="16"/>
              </w:rPr>
              <w:t>[9]</w:t>
            </w:r>
            <w:r w:rsidRPr="00613065">
              <w:rPr>
                <w:kern w:val="24"/>
                <w:sz w:val="16"/>
                <w:szCs w:val="16"/>
              </w:rPr>
              <w:fldChar w:fldCharType="end"/>
            </w:r>
          </w:p>
        </w:tc>
      </w:tr>
      <w:tr w:rsidR="002C68BE" w:rsidRPr="00613065" w14:paraId="7251C601" w14:textId="77777777" w:rsidTr="002C68BE">
        <w:tc>
          <w:tcPr>
            <w:tcW w:w="0" w:type="auto"/>
          </w:tcPr>
          <w:p w14:paraId="4F8AD8B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BmTPI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1CA9359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Bm</w:t>
            </w:r>
            <w:r w:rsidRPr="00613065">
              <w:rPr>
                <w:kern w:val="24"/>
                <w:sz w:val="16"/>
                <w:szCs w:val="16"/>
              </w:rPr>
              <w:t>TPI</w:t>
            </w:r>
            <w:proofErr w:type="spellEnd"/>
            <w:proofErr w:type="gramEnd"/>
          </w:p>
        </w:tc>
        <w:tc>
          <w:tcPr>
            <w:tcW w:w="0" w:type="auto"/>
          </w:tcPr>
          <w:p w14:paraId="227A539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tpi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49E5073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72430456" w14:textId="77777777" w:rsidTr="002C68BE">
        <w:tc>
          <w:tcPr>
            <w:tcW w:w="0" w:type="auto"/>
          </w:tcPr>
          <w:p w14:paraId="4626011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HsTPI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3B04720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TPI</w:t>
            </w:r>
            <w:proofErr w:type="spellEnd"/>
            <w:proofErr w:type="gramEnd"/>
          </w:p>
        </w:tc>
        <w:tc>
          <w:tcPr>
            <w:tcW w:w="0" w:type="auto"/>
          </w:tcPr>
          <w:p w14:paraId="34981405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tpi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4944DF9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535AC19C" w14:textId="77777777" w:rsidTr="002C68BE">
        <w:tc>
          <w:tcPr>
            <w:tcW w:w="0" w:type="auto"/>
          </w:tcPr>
          <w:p w14:paraId="100A5EF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BmSAH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78E8F53A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Bm</w:t>
            </w:r>
            <w:r w:rsidRPr="00613065">
              <w:rPr>
                <w:kern w:val="24"/>
                <w:sz w:val="16"/>
                <w:szCs w:val="16"/>
              </w:rPr>
              <w:t>SAH</w:t>
            </w:r>
            <w:proofErr w:type="spellEnd"/>
            <w:proofErr w:type="gramEnd"/>
          </w:p>
        </w:tc>
        <w:tc>
          <w:tcPr>
            <w:tcW w:w="0" w:type="auto"/>
          </w:tcPr>
          <w:p w14:paraId="1C149C5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sah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5DBDBF2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70DEFCFC" w14:textId="77777777" w:rsidTr="002C68BE">
        <w:tc>
          <w:tcPr>
            <w:tcW w:w="0" w:type="auto"/>
          </w:tcPr>
          <w:p w14:paraId="5BC26F5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HsSAHa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4D36252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SAHa</w:t>
            </w:r>
            <w:proofErr w:type="spellEnd"/>
            <w:proofErr w:type="gramEnd"/>
          </w:p>
        </w:tc>
        <w:tc>
          <w:tcPr>
            <w:tcW w:w="0" w:type="auto"/>
          </w:tcPr>
          <w:p w14:paraId="313B82F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pgk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531BE9A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7AE1D6D1" w14:textId="77777777" w:rsidTr="002C68BE">
        <w:tc>
          <w:tcPr>
            <w:tcW w:w="0" w:type="auto"/>
          </w:tcPr>
          <w:p w14:paraId="359C4988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HsSAHb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47BDB528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SAHb</w:t>
            </w:r>
            <w:proofErr w:type="spellEnd"/>
            <w:proofErr w:type="gramEnd"/>
          </w:p>
        </w:tc>
        <w:tc>
          <w:tcPr>
            <w:tcW w:w="0" w:type="auto"/>
          </w:tcPr>
          <w:p w14:paraId="53DB95B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pgk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2A0AC98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0B1A09EA" w14:textId="77777777" w:rsidTr="002C68BE">
        <w:tc>
          <w:tcPr>
            <w:tcW w:w="0" w:type="auto"/>
          </w:tcPr>
          <w:p w14:paraId="44FB1885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HsIPPa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6FE8853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IPPa</w:t>
            </w:r>
            <w:proofErr w:type="spellEnd"/>
            <w:proofErr w:type="gramEnd"/>
          </w:p>
        </w:tc>
        <w:tc>
          <w:tcPr>
            <w:tcW w:w="0" w:type="auto"/>
          </w:tcPr>
          <w:p w14:paraId="464CC769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ipp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0A8AD500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51DB745B" w14:textId="77777777" w:rsidTr="002C68BE">
        <w:tc>
          <w:tcPr>
            <w:tcW w:w="0" w:type="auto"/>
          </w:tcPr>
          <w:p w14:paraId="00FB103B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kern w:val="24"/>
                <w:sz w:val="16"/>
                <w:szCs w:val="16"/>
              </w:rPr>
              <w:t>yBmCDC21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</w:p>
        </w:tc>
        <w:tc>
          <w:tcPr>
            <w:tcW w:w="0" w:type="auto"/>
          </w:tcPr>
          <w:p w14:paraId="3AAA601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Bm</w:t>
            </w:r>
            <w:r w:rsidRPr="00613065">
              <w:rPr>
                <w:kern w:val="24"/>
                <w:sz w:val="16"/>
                <w:szCs w:val="16"/>
              </w:rPr>
              <w:t>CDC21</w:t>
            </w:r>
            <w:proofErr w:type="gramEnd"/>
          </w:p>
        </w:tc>
        <w:tc>
          <w:tcPr>
            <w:tcW w:w="0" w:type="auto"/>
          </w:tcPr>
          <w:p w14:paraId="3534C565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cdc2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448588B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025450A5" w14:textId="77777777" w:rsidTr="002C68BE">
        <w:tc>
          <w:tcPr>
            <w:tcW w:w="0" w:type="auto"/>
          </w:tcPr>
          <w:p w14:paraId="6B0B9BA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kern w:val="24"/>
                <w:sz w:val="16"/>
                <w:szCs w:val="16"/>
              </w:rPr>
              <w:t>yHsCDC21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</w:p>
        </w:tc>
        <w:tc>
          <w:tcPr>
            <w:tcW w:w="0" w:type="auto"/>
          </w:tcPr>
          <w:p w14:paraId="375F3248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CDC21</w:t>
            </w:r>
            <w:proofErr w:type="gramEnd"/>
          </w:p>
        </w:tc>
        <w:tc>
          <w:tcPr>
            <w:tcW w:w="0" w:type="auto"/>
          </w:tcPr>
          <w:p w14:paraId="5A18BB1D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cdc2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01CF21E7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2CCB94DE" w14:textId="77777777" w:rsidTr="002C68BE">
        <w:tc>
          <w:tcPr>
            <w:tcW w:w="0" w:type="auto"/>
          </w:tcPr>
          <w:p w14:paraId="77A6867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HsMVD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4A822AE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MVD</w:t>
            </w:r>
            <w:proofErr w:type="spellEnd"/>
            <w:proofErr w:type="gramEnd"/>
          </w:p>
        </w:tc>
        <w:tc>
          <w:tcPr>
            <w:tcW w:w="0" w:type="auto"/>
          </w:tcPr>
          <w:p w14:paraId="7EB45C18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mvd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his3∆1 leu2∆0 met15∆0 LYS2 ura3∆0</w:t>
            </w:r>
          </w:p>
        </w:tc>
        <w:tc>
          <w:tcPr>
            <w:tcW w:w="0" w:type="auto"/>
          </w:tcPr>
          <w:p w14:paraId="683DFAC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748BEE70" w14:textId="77777777" w:rsidTr="002C68BE">
        <w:tc>
          <w:tcPr>
            <w:tcW w:w="0" w:type="auto"/>
          </w:tcPr>
          <w:p w14:paraId="191ACEE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BmRKI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348168D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Bm</w:t>
            </w:r>
            <w:r w:rsidRPr="00613065">
              <w:rPr>
                <w:kern w:val="24"/>
                <w:sz w:val="16"/>
                <w:szCs w:val="16"/>
              </w:rPr>
              <w:t>RKI</w:t>
            </w:r>
            <w:proofErr w:type="spellEnd"/>
            <w:proofErr w:type="gramEnd"/>
          </w:p>
        </w:tc>
        <w:tc>
          <w:tcPr>
            <w:tcW w:w="0" w:type="auto"/>
          </w:tcPr>
          <w:p w14:paraId="639FB48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rki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00DE8B20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44F53B22" w14:textId="77777777" w:rsidTr="002C68BE">
        <w:tc>
          <w:tcPr>
            <w:tcW w:w="0" w:type="auto"/>
          </w:tcPr>
          <w:p w14:paraId="3747382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HsRKI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4241D9C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RKI</w:t>
            </w:r>
            <w:proofErr w:type="spellEnd"/>
            <w:proofErr w:type="gramEnd"/>
          </w:p>
        </w:tc>
        <w:tc>
          <w:tcPr>
            <w:tcW w:w="0" w:type="auto"/>
          </w:tcPr>
          <w:p w14:paraId="734B93A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rki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356D80D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096AECDE" w14:textId="77777777" w:rsidTr="002C68BE">
        <w:tc>
          <w:tcPr>
            <w:tcW w:w="0" w:type="auto"/>
          </w:tcPr>
          <w:p w14:paraId="0EEA5E92" w14:textId="77777777" w:rsidR="002C68BE" w:rsidRPr="00613065" w:rsidRDefault="002C68BE" w:rsidP="002C68BE">
            <w:pPr>
              <w:pStyle w:val="Default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kern w:val="24"/>
                <w:sz w:val="16"/>
                <w:szCs w:val="16"/>
              </w:rPr>
              <w:t>yHsCDC8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</w:p>
        </w:tc>
        <w:tc>
          <w:tcPr>
            <w:tcW w:w="0" w:type="auto"/>
          </w:tcPr>
          <w:p w14:paraId="503ACB00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CDC8</w:t>
            </w:r>
            <w:proofErr w:type="gramEnd"/>
          </w:p>
        </w:tc>
        <w:tc>
          <w:tcPr>
            <w:tcW w:w="0" w:type="auto"/>
          </w:tcPr>
          <w:p w14:paraId="7A8A8F2C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cdc8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MATα his3∆1 leu2∆0 MET15 lys2∆0 ura3∆0</w:t>
            </w:r>
          </w:p>
        </w:tc>
        <w:tc>
          <w:tcPr>
            <w:tcW w:w="0" w:type="auto"/>
          </w:tcPr>
          <w:p w14:paraId="30A37276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7C792FDE" w14:textId="77777777" w:rsidTr="002C68BE">
        <w:tc>
          <w:tcPr>
            <w:tcW w:w="0" w:type="auto"/>
          </w:tcPr>
          <w:p w14:paraId="660DA58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BmDYS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34937A8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Bm</w:t>
            </w:r>
            <w:r w:rsidRPr="00613065">
              <w:rPr>
                <w:kern w:val="24"/>
                <w:sz w:val="16"/>
                <w:szCs w:val="16"/>
              </w:rPr>
              <w:t>DYS</w:t>
            </w:r>
            <w:proofErr w:type="spellEnd"/>
            <w:proofErr w:type="gramEnd"/>
          </w:p>
        </w:tc>
        <w:tc>
          <w:tcPr>
            <w:tcW w:w="0" w:type="auto"/>
          </w:tcPr>
          <w:p w14:paraId="18CFF152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dys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his3∆1 leu2∆0 met15∆0 LYS2 ura3∆0</w:t>
            </w:r>
          </w:p>
        </w:tc>
        <w:tc>
          <w:tcPr>
            <w:tcW w:w="0" w:type="auto"/>
          </w:tcPr>
          <w:p w14:paraId="7C69A8A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4E01D7DF" w14:textId="77777777" w:rsidTr="002C68BE">
        <w:tc>
          <w:tcPr>
            <w:tcW w:w="0" w:type="auto"/>
          </w:tcPr>
          <w:p w14:paraId="502E3FDF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BmPIS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19554154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Bm</w:t>
            </w:r>
            <w:r w:rsidRPr="00613065">
              <w:rPr>
                <w:kern w:val="24"/>
                <w:sz w:val="16"/>
                <w:szCs w:val="16"/>
              </w:rPr>
              <w:t>PIS</w:t>
            </w:r>
            <w:proofErr w:type="spellEnd"/>
            <w:proofErr w:type="gramEnd"/>
          </w:p>
        </w:tc>
        <w:tc>
          <w:tcPr>
            <w:tcW w:w="0" w:type="auto"/>
          </w:tcPr>
          <w:p w14:paraId="76B7FBE5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pis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his3∆1 leu2∆0 met15∆0 LYS2 ura3∆0</w:t>
            </w:r>
          </w:p>
        </w:tc>
        <w:tc>
          <w:tcPr>
            <w:tcW w:w="0" w:type="auto"/>
          </w:tcPr>
          <w:p w14:paraId="0B476BDE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  <w:tr w:rsidR="002C68BE" w:rsidRPr="00613065" w14:paraId="1ACA3AB2" w14:textId="77777777" w:rsidTr="002C68BE">
        <w:tc>
          <w:tcPr>
            <w:tcW w:w="0" w:type="auto"/>
          </w:tcPr>
          <w:p w14:paraId="37C3770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yHsPIS</w:t>
            </w:r>
            <w:proofErr w:type="gramEnd"/>
            <w:r w:rsidRPr="00613065">
              <w:rPr>
                <w:kern w:val="24"/>
                <w:sz w:val="16"/>
                <w:szCs w:val="16"/>
              </w:rPr>
              <w:t>_p</w:t>
            </w:r>
            <w:proofErr w:type="spellEnd"/>
          </w:p>
        </w:tc>
        <w:tc>
          <w:tcPr>
            <w:tcW w:w="0" w:type="auto"/>
          </w:tcPr>
          <w:p w14:paraId="60B937E7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spellStart"/>
            <w:proofErr w:type="gramStart"/>
            <w:r w:rsidRPr="00613065">
              <w:rPr>
                <w:kern w:val="24"/>
                <w:sz w:val="16"/>
                <w:szCs w:val="16"/>
              </w:rPr>
              <w:t>pCM</w:t>
            </w:r>
            <w:r w:rsidRPr="00613065">
              <w:rPr>
                <w:i/>
                <w:kern w:val="24"/>
                <w:sz w:val="16"/>
                <w:szCs w:val="16"/>
              </w:rPr>
              <w:t>Hs</w:t>
            </w:r>
            <w:r w:rsidRPr="00613065">
              <w:rPr>
                <w:kern w:val="24"/>
                <w:sz w:val="16"/>
                <w:szCs w:val="16"/>
              </w:rPr>
              <w:t>PIS</w:t>
            </w:r>
            <w:proofErr w:type="spellEnd"/>
            <w:proofErr w:type="gramEnd"/>
          </w:p>
        </w:tc>
        <w:tc>
          <w:tcPr>
            <w:tcW w:w="0" w:type="auto"/>
          </w:tcPr>
          <w:p w14:paraId="3CA29141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proofErr w:type="gramStart"/>
            <w:r w:rsidRPr="00613065">
              <w:rPr>
                <w:i/>
                <w:iCs/>
                <w:sz w:val="16"/>
                <w:szCs w:val="16"/>
              </w:rPr>
              <w:t>pdr5</w:t>
            </w:r>
            <w:proofErr w:type="gramEnd"/>
            <w:r w:rsidRPr="00613065">
              <w:rPr>
                <w:i/>
                <w:iCs/>
                <w:sz w:val="16"/>
                <w:szCs w:val="16"/>
              </w:rPr>
              <w:t>::HISMX pis1::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KanMX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613065">
              <w:rPr>
                <w:i/>
                <w:iCs/>
                <w:sz w:val="16"/>
                <w:szCs w:val="16"/>
              </w:rPr>
              <w:t>MAT</w:t>
            </w:r>
            <w:r w:rsidRPr="00613065">
              <w:rPr>
                <w:b/>
                <w:i/>
                <w:iCs/>
                <w:sz w:val="16"/>
                <w:szCs w:val="16"/>
              </w:rPr>
              <w:t>a</w:t>
            </w:r>
            <w:proofErr w:type="spellEnd"/>
            <w:r w:rsidRPr="00613065">
              <w:rPr>
                <w:i/>
                <w:iCs/>
                <w:sz w:val="16"/>
                <w:szCs w:val="16"/>
              </w:rPr>
              <w:t xml:space="preserve"> his3∆1 leu2∆0 met15∆0 LYS2 ura3∆0</w:t>
            </w:r>
          </w:p>
        </w:tc>
        <w:tc>
          <w:tcPr>
            <w:tcW w:w="0" w:type="auto"/>
          </w:tcPr>
          <w:p w14:paraId="43AB3983" w14:textId="77777777" w:rsidR="002C68BE" w:rsidRPr="00613065" w:rsidRDefault="002C68BE" w:rsidP="002C68BE">
            <w:pPr>
              <w:pStyle w:val="Default"/>
              <w:spacing w:after="200" w:line="276" w:lineRule="auto"/>
              <w:jc w:val="both"/>
              <w:rPr>
                <w:kern w:val="24"/>
                <w:sz w:val="16"/>
                <w:szCs w:val="16"/>
              </w:rPr>
            </w:pPr>
            <w:r w:rsidRPr="00613065">
              <w:rPr>
                <w:kern w:val="24"/>
                <w:sz w:val="16"/>
                <w:szCs w:val="16"/>
              </w:rPr>
              <w:t>This work</w:t>
            </w:r>
          </w:p>
        </w:tc>
      </w:tr>
    </w:tbl>
    <w:p w14:paraId="5B3A8BEA" w14:textId="0403267B" w:rsidR="002C68BE" w:rsidRPr="00613065" w:rsidRDefault="00C279B1" w:rsidP="002C68BE">
      <w:pPr>
        <w:spacing w:after="0" w:line="480" w:lineRule="auto"/>
        <w:rPr>
          <w:b/>
          <w:sz w:val="20"/>
          <w:szCs w:val="24"/>
        </w:rPr>
      </w:pPr>
      <w:r>
        <w:rPr>
          <w:b/>
          <w:sz w:val="20"/>
          <w:szCs w:val="24"/>
        </w:rPr>
        <w:t>Table A</w:t>
      </w:r>
    </w:p>
    <w:p w14:paraId="36EFE446" w14:textId="3680DD5B" w:rsidR="007A6B24" w:rsidRPr="00613065" w:rsidRDefault="00BC2748" w:rsidP="007A6B24">
      <w:pPr>
        <w:pStyle w:val="Heading1"/>
      </w:pPr>
      <w:r>
        <w:t xml:space="preserve">4. </w:t>
      </w:r>
      <w:r w:rsidR="007A6B24">
        <w:t>Scoring growth</w:t>
      </w:r>
    </w:p>
    <w:p w14:paraId="2C1530F7" w14:textId="77777777" w:rsidR="007A6B24" w:rsidRDefault="007A6B24" w:rsidP="00613065">
      <w:pPr>
        <w:pStyle w:val="ThesisFigureLegend"/>
        <w:spacing w:after="0" w:line="480" w:lineRule="auto"/>
        <w:ind w:firstLine="0"/>
        <w:rPr>
          <w:rFonts w:asciiTheme="minorHAnsi" w:hAnsiTheme="minorHAnsi"/>
          <w:b/>
          <w:i w:val="0"/>
          <w:sz w:val="20"/>
          <w:szCs w:val="24"/>
        </w:rPr>
      </w:pPr>
      <w:r w:rsidRPr="003723AA">
        <w:rPr>
          <w:noProof/>
          <w:szCs w:val="24"/>
          <w:lang w:val="en-US"/>
        </w:rPr>
        <w:drawing>
          <wp:inline distT="0" distB="0" distL="0" distR="0" wp14:anchorId="24FD8CC6" wp14:editId="2E0E5DB9">
            <wp:extent cx="3695700" cy="3619500"/>
            <wp:effectExtent l="0" t="0" r="12700" b="1270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-less.pdf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5700" cy="3619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043DE9" w14:textId="77777777" w:rsidR="007A6B24" w:rsidRDefault="007A6B24" w:rsidP="00613065">
      <w:pPr>
        <w:pStyle w:val="ThesisFigureLegend"/>
        <w:spacing w:after="0" w:line="480" w:lineRule="auto"/>
        <w:ind w:firstLine="0"/>
        <w:rPr>
          <w:rFonts w:asciiTheme="minorHAnsi" w:hAnsiTheme="minorHAnsi"/>
          <w:b/>
          <w:i w:val="0"/>
          <w:sz w:val="20"/>
          <w:szCs w:val="24"/>
        </w:rPr>
      </w:pPr>
    </w:p>
    <w:p w14:paraId="71C7E6BD" w14:textId="1B65C210" w:rsidR="00C279B1" w:rsidRPr="00C279B1" w:rsidRDefault="00E40F9B" w:rsidP="00C279B1">
      <w:pPr>
        <w:pStyle w:val="ThesisFigureLegend"/>
        <w:spacing w:after="0" w:line="480" w:lineRule="auto"/>
        <w:ind w:firstLine="0"/>
        <w:rPr>
          <w:lang w:val="en-US"/>
        </w:rPr>
      </w:pPr>
      <w:r>
        <w:rPr>
          <w:rFonts w:asciiTheme="minorHAnsi" w:hAnsiTheme="minorHAnsi"/>
          <w:b/>
          <w:i w:val="0"/>
          <w:sz w:val="20"/>
          <w:szCs w:val="24"/>
        </w:rPr>
        <w:t>Fig AG</w:t>
      </w:r>
    </w:p>
    <w:p w14:paraId="1CE55513" w14:textId="07E7F239" w:rsidR="00613065" w:rsidRDefault="00613065"/>
    <w:sectPr w:rsidR="00613065" w:rsidSect="00D004F1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2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5ss2zrmsrdatevfd1pzzpu20wrv2szze00&quot;&gt;Plasmodium&lt;record-ids&gt;&lt;item&gt;12&lt;/item&gt;&lt;/record-ids&gt;&lt;/item&gt;&lt;/Libraries&gt;"/>
  </w:docVars>
  <w:rsids>
    <w:rsidRoot w:val="006A615F"/>
    <w:rsid w:val="000D0208"/>
    <w:rsid w:val="00142F5B"/>
    <w:rsid w:val="001C755D"/>
    <w:rsid w:val="00260856"/>
    <w:rsid w:val="002C68BE"/>
    <w:rsid w:val="004A2D0E"/>
    <w:rsid w:val="005C3747"/>
    <w:rsid w:val="00610EB7"/>
    <w:rsid w:val="00613065"/>
    <w:rsid w:val="006A615F"/>
    <w:rsid w:val="00731524"/>
    <w:rsid w:val="00784C24"/>
    <w:rsid w:val="007A6B24"/>
    <w:rsid w:val="00850DAA"/>
    <w:rsid w:val="00BC2748"/>
    <w:rsid w:val="00BE54DA"/>
    <w:rsid w:val="00C279B1"/>
    <w:rsid w:val="00CE3059"/>
    <w:rsid w:val="00D004F1"/>
    <w:rsid w:val="00E40F9B"/>
    <w:rsid w:val="00EC4892"/>
    <w:rsid w:val="00F7306D"/>
    <w:rsid w:val="00F857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81D219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615F"/>
    <w:pPr>
      <w:spacing w:after="200" w:line="276" w:lineRule="auto"/>
    </w:pPr>
    <w:rPr>
      <w:rFonts w:eastAsiaTheme="minorHAnsi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D020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D020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6A615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A615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styleId="TableGrid">
    <w:name w:val="Table Grid"/>
    <w:basedOn w:val="TableNormal"/>
    <w:uiPriority w:val="59"/>
    <w:rsid w:val="00613065"/>
    <w:rPr>
      <w:rFonts w:eastAsiaTheme="minorHAnsi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613065"/>
    <w:pPr>
      <w:widowControl w:val="0"/>
      <w:suppressAutoHyphens/>
    </w:pPr>
    <w:rPr>
      <w:rFonts w:ascii="Times New Roman" w:eastAsia="MS Mincho" w:hAnsi="Times New Roman" w:cs="Times New Roman"/>
      <w:kern w:val="1"/>
      <w:lang w:val="en-GB" w:eastAsia="ar-SA"/>
    </w:rPr>
  </w:style>
  <w:style w:type="character" w:styleId="CommentReference">
    <w:name w:val="annotation reference"/>
    <w:basedOn w:val="DefaultParagraphFont"/>
    <w:uiPriority w:val="99"/>
    <w:semiHidden/>
    <w:unhideWhenUsed/>
    <w:rsid w:val="0061306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3065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3065"/>
    <w:rPr>
      <w:rFonts w:eastAsiaTheme="minorHAns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306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3065"/>
    <w:rPr>
      <w:rFonts w:ascii="Lucida Grande" w:eastAsiaTheme="minorHAnsi" w:hAnsi="Lucida Grande" w:cs="Lucida Grande"/>
      <w:sz w:val="18"/>
      <w:szCs w:val="18"/>
    </w:rPr>
  </w:style>
  <w:style w:type="paragraph" w:customStyle="1" w:styleId="ThesisFigureLegend">
    <w:name w:val="Thesis Figure Legend"/>
    <w:basedOn w:val="Normal"/>
    <w:qFormat/>
    <w:rsid w:val="00613065"/>
    <w:pPr>
      <w:spacing w:after="240" w:line="360" w:lineRule="auto"/>
      <w:ind w:firstLine="360"/>
      <w:jc w:val="both"/>
    </w:pPr>
    <w:rPr>
      <w:rFonts w:ascii="Arial" w:eastAsiaTheme="minorEastAsia" w:hAnsi="Arial"/>
      <w:i/>
      <w:sz w:val="24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D020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D020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EndNoteBibliographyTitle">
    <w:name w:val="EndNote Bibliography Title"/>
    <w:basedOn w:val="Normal"/>
    <w:rsid w:val="00F7306D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7306D"/>
    <w:pPr>
      <w:spacing w:line="240" w:lineRule="auto"/>
    </w:pPr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615F"/>
    <w:pPr>
      <w:spacing w:after="200" w:line="276" w:lineRule="auto"/>
    </w:pPr>
    <w:rPr>
      <w:rFonts w:eastAsiaTheme="minorHAnsi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D020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D020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6A615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A615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styleId="TableGrid">
    <w:name w:val="Table Grid"/>
    <w:basedOn w:val="TableNormal"/>
    <w:uiPriority w:val="59"/>
    <w:rsid w:val="00613065"/>
    <w:rPr>
      <w:rFonts w:eastAsiaTheme="minorHAnsi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613065"/>
    <w:pPr>
      <w:widowControl w:val="0"/>
      <w:suppressAutoHyphens/>
    </w:pPr>
    <w:rPr>
      <w:rFonts w:ascii="Times New Roman" w:eastAsia="MS Mincho" w:hAnsi="Times New Roman" w:cs="Times New Roman"/>
      <w:kern w:val="1"/>
      <w:lang w:val="en-GB" w:eastAsia="ar-SA"/>
    </w:rPr>
  </w:style>
  <w:style w:type="character" w:styleId="CommentReference">
    <w:name w:val="annotation reference"/>
    <w:basedOn w:val="DefaultParagraphFont"/>
    <w:uiPriority w:val="99"/>
    <w:semiHidden/>
    <w:unhideWhenUsed/>
    <w:rsid w:val="0061306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3065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3065"/>
    <w:rPr>
      <w:rFonts w:eastAsiaTheme="minorHAns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306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3065"/>
    <w:rPr>
      <w:rFonts w:ascii="Lucida Grande" w:eastAsiaTheme="minorHAnsi" w:hAnsi="Lucida Grande" w:cs="Lucida Grande"/>
      <w:sz w:val="18"/>
      <w:szCs w:val="18"/>
    </w:rPr>
  </w:style>
  <w:style w:type="paragraph" w:customStyle="1" w:styleId="ThesisFigureLegend">
    <w:name w:val="Thesis Figure Legend"/>
    <w:basedOn w:val="Normal"/>
    <w:qFormat/>
    <w:rsid w:val="00613065"/>
    <w:pPr>
      <w:spacing w:after="240" w:line="360" w:lineRule="auto"/>
      <w:ind w:firstLine="360"/>
      <w:jc w:val="both"/>
    </w:pPr>
    <w:rPr>
      <w:rFonts w:ascii="Arial" w:eastAsiaTheme="minorEastAsia" w:hAnsi="Arial"/>
      <w:i/>
      <w:sz w:val="24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D020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D020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EndNoteBibliographyTitle">
    <w:name w:val="EndNote Bibliography Title"/>
    <w:basedOn w:val="Normal"/>
    <w:rsid w:val="00F7306D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7306D"/>
    <w:pPr>
      <w:spacing w:line="240" w:lineRule="auto"/>
    </w:pPr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6.emf"/><Relationship Id="rId21" Type="http://schemas.openxmlformats.org/officeDocument/2006/relationships/image" Target="media/image17.emf"/><Relationship Id="rId22" Type="http://schemas.openxmlformats.org/officeDocument/2006/relationships/image" Target="media/image18.emf"/><Relationship Id="rId23" Type="http://schemas.openxmlformats.org/officeDocument/2006/relationships/image" Target="media/image19.emf"/><Relationship Id="rId24" Type="http://schemas.openxmlformats.org/officeDocument/2006/relationships/image" Target="media/image20.emf"/><Relationship Id="rId25" Type="http://schemas.openxmlformats.org/officeDocument/2006/relationships/image" Target="media/image21.emf"/><Relationship Id="rId26" Type="http://schemas.openxmlformats.org/officeDocument/2006/relationships/image" Target="media/image22.emf"/><Relationship Id="rId27" Type="http://schemas.openxmlformats.org/officeDocument/2006/relationships/image" Target="media/image23.emf"/><Relationship Id="rId28" Type="http://schemas.openxmlformats.org/officeDocument/2006/relationships/image" Target="media/image24.emf"/><Relationship Id="rId29" Type="http://schemas.openxmlformats.org/officeDocument/2006/relationships/image" Target="media/image25.emf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30" Type="http://schemas.openxmlformats.org/officeDocument/2006/relationships/image" Target="media/image26.emf"/><Relationship Id="rId31" Type="http://schemas.openxmlformats.org/officeDocument/2006/relationships/image" Target="media/image27.emf"/><Relationship Id="rId32" Type="http://schemas.openxmlformats.org/officeDocument/2006/relationships/image" Target="media/image28.emf"/><Relationship Id="rId9" Type="http://schemas.openxmlformats.org/officeDocument/2006/relationships/image" Target="media/image5.emf"/><Relationship Id="rId6" Type="http://schemas.openxmlformats.org/officeDocument/2006/relationships/image" Target="media/image2.emf"/><Relationship Id="rId7" Type="http://schemas.openxmlformats.org/officeDocument/2006/relationships/image" Target="media/image3.emf"/><Relationship Id="rId8" Type="http://schemas.openxmlformats.org/officeDocument/2006/relationships/image" Target="media/image4.emf"/><Relationship Id="rId33" Type="http://schemas.openxmlformats.org/officeDocument/2006/relationships/image" Target="media/image29.emf"/><Relationship Id="rId34" Type="http://schemas.openxmlformats.org/officeDocument/2006/relationships/image" Target="media/image30.emf"/><Relationship Id="rId35" Type="http://schemas.openxmlformats.org/officeDocument/2006/relationships/image" Target="media/image31.emf"/><Relationship Id="rId36" Type="http://schemas.openxmlformats.org/officeDocument/2006/relationships/image" Target="media/image32.emf"/><Relationship Id="rId10" Type="http://schemas.openxmlformats.org/officeDocument/2006/relationships/image" Target="media/image6.emf"/><Relationship Id="rId11" Type="http://schemas.openxmlformats.org/officeDocument/2006/relationships/image" Target="media/image7.emf"/><Relationship Id="rId12" Type="http://schemas.openxmlformats.org/officeDocument/2006/relationships/image" Target="media/image8.emf"/><Relationship Id="rId13" Type="http://schemas.openxmlformats.org/officeDocument/2006/relationships/image" Target="media/image9.emf"/><Relationship Id="rId14" Type="http://schemas.openxmlformats.org/officeDocument/2006/relationships/image" Target="media/image10.emf"/><Relationship Id="rId15" Type="http://schemas.openxmlformats.org/officeDocument/2006/relationships/image" Target="media/image11.emf"/><Relationship Id="rId16" Type="http://schemas.openxmlformats.org/officeDocument/2006/relationships/image" Target="media/image12.emf"/><Relationship Id="rId17" Type="http://schemas.openxmlformats.org/officeDocument/2006/relationships/image" Target="media/image13.emf"/><Relationship Id="rId18" Type="http://schemas.openxmlformats.org/officeDocument/2006/relationships/image" Target="media/image14.emf"/><Relationship Id="rId19" Type="http://schemas.openxmlformats.org/officeDocument/2006/relationships/image" Target="media/image15.emf"/><Relationship Id="rId37" Type="http://schemas.openxmlformats.org/officeDocument/2006/relationships/image" Target="media/image33.emf"/><Relationship Id="rId38" Type="http://schemas.openxmlformats.org/officeDocument/2006/relationships/fontTable" Target="fontTable.xml"/><Relationship Id="rId3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2</Pages>
  <Words>2785</Words>
  <Characters>15880</Characters>
  <Application>Microsoft Macintosh Word</Application>
  <DocSecurity>0</DocSecurity>
  <Lines>132</Lines>
  <Paragraphs>37</Paragraphs>
  <ScaleCrop>false</ScaleCrop>
  <Company/>
  <LinksUpToDate>false</LinksUpToDate>
  <CharactersWithSpaces>186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Bisland</dc:creator>
  <cp:keywords/>
  <dc:description/>
  <cp:lastModifiedBy>Elizabeth Bisland</cp:lastModifiedBy>
  <cp:revision>3</cp:revision>
  <cp:lastPrinted>2015-12-10T14:18:00Z</cp:lastPrinted>
  <dcterms:created xsi:type="dcterms:W3CDTF">2016-01-08T16:06:00Z</dcterms:created>
  <dcterms:modified xsi:type="dcterms:W3CDTF">2016-01-08T16:10:00Z</dcterms:modified>
</cp:coreProperties>
</file>